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5CFF26" w14:textId="14D8A423" w:rsidR="00662584" w:rsidRDefault="00662584" w:rsidP="009B7985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/>
          <w:kern w:val="36"/>
          <w:lang w:val="en-US" w:eastAsia="en-GB"/>
        </w:rPr>
      </w:pPr>
      <w:bookmarkStart w:id="0" w:name="_Hlk66217788"/>
      <w:r w:rsidRPr="00C816D9">
        <w:rPr>
          <w:rFonts w:ascii="Times New Roman" w:eastAsia="Times New Roman" w:hAnsi="Times New Roman" w:cs="Times New Roman"/>
          <w:b/>
          <w:kern w:val="36"/>
          <w:lang w:val="id-ID" w:eastAsia="en-GB"/>
        </w:rPr>
        <w:t xml:space="preserve">REHABILITASI MEDIK </w:t>
      </w:r>
      <w:r w:rsidR="00C747C7">
        <w:rPr>
          <w:rFonts w:ascii="Times New Roman" w:eastAsia="Times New Roman" w:hAnsi="Times New Roman" w:cs="Times New Roman"/>
          <w:b/>
          <w:kern w:val="36"/>
          <w:lang w:val="en-US" w:eastAsia="en-GB"/>
        </w:rPr>
        <w:t xml:space="preserve">DISFUNGSI OROMOTOR PADA </w:t>
      </w:r>
      <w:r w:rsidR="00C747C7" w:rsidRPr="00C747C7">
        <w:rPr>
          <w:rFonts w:ascii="Times New Roman" w:eastAsia="Times New Roman" w:hAnsi="Times New Roman" w:cs="Times New Roman"/>
          <w:b/>
          <w:i/>
          <w:iCs/>
          <w:kern w:val="36"/>
          <w:lang w:val="en-US" w:eastAsia="en-GB"/>
        </w:rPr>
        <w:t>CEREBRAL PALSY</w:t>
      </w:r>
    </w:p>
    <w:p w14:paraId="0E54811A" w14:textId="77777777" w:rsidR="00276C22" w:rsidRPr="00C816D9" w:rsidRDefault="00276C22" w:rsidP="009B7985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/>
          <w:kern w:val="36"/>
          <w:lang w:val="en-US" w:eastAsia="en-GB"/>
        </w:rPr>
      </w:pPr>
    </w:p>
    <w:p w14:paraId="0B38E37F" w14:textId="3A5BD0A0" w:rsidR="00182918" w:rsidRDefault="0054604C" w:rsidP="0054604C">
      <w:pPr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276C22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1</w:t>
      </w:r>
      <w:r w:rsidR="00C747C7">
        <w:rPr>
          <w:rFonts w:ascii="Times New Roman" w:hAnsi="Times New Roman" w:cs="Times New Roman"/>
          <w:b/>
          <w:bCs/>
          <w:sz w:val="20"/>
          <w:szCs w:val="20"/>
        </w:rPr>
        <w:t xml:space="preserve">Friskiani </w:t>
      </w:r>
      <w:proofErr w:type="spellStart"/>
      <w:r w:rsidR="00C747C7">
        <w:rPr>
          <w:rFonts w:ascii="Times New Roman" w:hAnsi="Times New Roman" w:cs="Times New Roman"/>
          <w:b/>
          <w:bCs/>
          <w:sz w:val="20"/>
          <w:szCs w:val="20"/>
        </w:rPr>
        <w:t>Yulis</w:t>
      </w:r>
      <w:proofErr w:type="spellEnd"/>
      <w:r w:rsidR="00C747C7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proofErr w:type="spellStart"/>
      <w:r w:rsidR="00C747C7">
        <w:rPr>
          <w:rFonts w:ascii="Times New Roman" w:hAnsi="Times New Roman" w:cs="Times New Roman"/>
          <w:b/>
          <w:bCs/>
          <w:sz w:val="20"/>
          <w:szCs w:val="20"/>
        </w:rPr>
        <w:t>Esra</w:t>
      </w:r>
      <w:proofErr w:type="spellEnd"/>
    </w:p>
    <w:p w14:paraId="777232D9" w14:textId="4735D3A5" w:rsidR="00662584" w:rsidRPr="00F47EE3" w:rsidRDefault="00276C22" w:rsidP="0054604C">
      <w:pPr>
        <w:spacing w:after="0" w:line="240" w:lineRule="auto"/>
        <w:contextualSpacing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276C22">
        <w:rPr>
          <w:rFonts w:ascii="Times New Roman" w:hAnsi="Times New Roman" w:cs="Times New Roman"/>
          <w:b/>
          <w:bCs/>
          <w:sz w:val="20"/>
          <w:szCs w:val="20"/>
          <w:vertAlign w:val="superscript"/>
        </w:rPr>
        <w:t>2</w:t>
      </w:r>
      <w:r w:rsidR="00F47EE3">
        <w:rPr>
          <w:rFonts w:ascii="Times New Roman" w:hAnsi="Times New Roman" w:cs="Times New Roman"/>
          <w:b/>
          <w:bCs/>
          <w:sz w:val="20"/>
          <w:szCs w:val="20"/>
        </w:rPr>
        <w:t xml:space="preserve">Joudy </w:t>
      </w:r>
      <w:proofErr w:type="spellStart"/>
      <w:r w:rsidR="00F47EE3">
        <w:rPr>
          <w:rFonts w:ascii="Times New Roman" w:hAnsi="Times New Roman" w:cs="Times New Roman"/>
          <w:b/>
          <w:bCs/>
          <w:sz w:val="20"/>
          <w:szCs w:val="20"/>
        </w:rPr>
        <w:t>Gessal</w:t>
      </w:r>
      <w:proofErr w:type="spellEnd"/>
    </w:p>
    <w:p w14:paraId="49A86D0B" w14:textId="77777777" w:rsidR="00276C22" w:rsidRPr="0054604C" w:rsidRDefault="00276C22" w:rsidP="0054604C">
      <w:pPr>
        <w:spacing w:after="0" w:line="240" w:lineRule="auto"/>
        <w:contextualSpacing/>
        <w:jc w:val="center"/>
        <w:rPr>
          <w:rFonts w:ascii="Times New Roman" w:hAnsi="Times New Roman" w:cs="Times New Roman"/>
          <w:sz w:val="20"/>
          <w:szCs w:val="20"/>
        </w:rPr>
      </w:pPr>
    </w:p>
    <w:p w14:paraId="7315A105" w14:textId="1A4FDCF3" w:rsidR="00662584" w:rsidRPr="00C816D9" w:rsidRDefault="00662584" w:rsidP="00395B30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</w:pPr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vertAlign w:val="superscript"/>
          <w:lang w:val="en-US" w:eastAsia="en-GB"/>
        </w:rPr>
        <w:t>1</w:t>
      </w:r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PPDS-1Ilmu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Kedokteran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Fisik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dan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Rehabilitasi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Fakultas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Kedokteran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Universitas Sam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Ratulangi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Manado</w:t>
      </w:r>
    </w:p>
    <w:p w14:paraId="1FCF3621" w14:textId="33FDC13E" w:rsidR="00662584" w:rsidRPr="00C816D9" w:rsidRDefault="00662584" w:rsidP="00395B30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</w:pPr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vertAlign w:val="superscript"/>
          <w:lang w:val="en-US" w:eastAsia="en-GB"/>
        </w:rPr>
        <w:t>2</w:t>
      </w:r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Spesialis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Ilmu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Kedokteran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Fisik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dan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Rehabilitasi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RSUP Prof. Dr. R. D. </w:t>
      </w:r>
      <w:proofErr w:type="spellStart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Kandou</w:t>
      </w:r>
      <w:proofErr w:type="spellEnd"/>
      <w:r w:rsidRPr="00C816D9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 xml:space="preserve"> Manado</w:t>
      </w:r>
    </w:p>
    <w:p w14:paraId="6B5C4675" w14:textId="472659FC" w:rsidR="00662584" w:rsidRPr="00C747C7" w:rsidRDefault="004B4724" w:rsidP="00395B30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</w:pPr>
      <w:hyperlink r:id="rId7" w:history="1">
        <w:r w:rsidR="00C747C7" w:rsidRPr="00162B50">
          <w:rPr>
            <w:rStyle w:val="Hyperlink"/>
            <w:rFonts w:ascii="Times New Roman" w:eastAsia="Times New Roman" w:hAnsi="Times New Roman" w:cs="Times New Roman"/>
            <w:bCs/>
            <w:kern w:val="36"/>
            <w:sz w:val="20"/>
            <w:szCs w:val="20"/>
            <w:lang w:val="en-US" w:eastAsia="en-GB"/>
          </w:rPr>
          <w:t>friskiani87@gmail</w:t>
        </w:r>
      </w:hyperlink>
      <w:r w:rsidR="00C747C7" w:rsidRPr="00C747C7"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  <w:t>.com</w:t>
      </w:r>
    </w:p>
    <w:p w14:paraId="5AB0E00C" w14:textId="77777777" w:rsidR="00182918" w:rsidRPr="00C816D9" w:rsidRDefault="00182918" w:rsidP="00395B30">
      <w:pPr>
        <w:spacing w:after="0" w:line="240" w:lineRule="auto"/>
        <w:contextualSpacing/>
        <w:jc w:val="center"/>
        <w:textAlignment w:val="center"/>
        <w:outlineLvl w:val="0"/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</w:pPr>
    </w:p>
    <w:p w14:paraId="4E07F8BB" w14:textId="17F7DF3B" w:rsidR="00662584" w:rsidRPr="00C816D9" w:rsidRDefault="00662584" w:rsidP="00395B30">
      <w:pPr>
        <w:spacing w:after="0" w:line="240" w:lineRule="auto"/>
        <w:contextualSpacing/>
        <w:textAlignment w:val="center"/>
        <w:outlineLvl w:val="0"/>
        <w:rPr>
          <w:rFonts w:ascii="Times New Roman" w:eastAsia="Times New Roman" w:hAnsi="Times New Roman" w:cs="Times New Roman"/>
          <w:bCs/>
          <w:kern w:val="36"/>
          <w:sz w:val="20"/>
          <w:szCs w:val="20"/>
          <w:lang w:val="en-US" w:eastAsia="en-GB"/>
        </w:rPr>
      </w:pPr>
    </w:p>
    <w:p w14:paraId="15667FF6" w14:textId="77777777" w:rsidR="00092F1A" w:rsidRPr="00C816D9" w:rsidRDefault="00092F1A" w:rsidP="00395B30">
      <w:pPr>
        <w:spacing w:after="0" w:line="240" w:lineRule="auto"/>
        <w:contextualSpacing/>
        <w:jc w:val="both"/>
        <w:rPr>
          <w:rFonts w:ascii="Times New Roman" w:eastAsia="Times New Roman" w:hAnsi="Times New Roman" w:cs="Times New Roman"/>
          <w:b/>
          <w:bCs/>
          <w:lang w:val="id-ID" w:eastAsia="en-GB"/>
        </w:rPr>
        <w:sectPr w:rsidR="00092F1A" w:rsidRPr="00C816D9" w:rsidSect="00276C22">
          <w:footerReference w:type="default" r:id="rId8"/>
          <w:pgSz w:w="11906" w:h="16838" w:code="9"/>
          <w:pgMar w:top="1411" w:right="1411" w:bottom="1411" w:left="1411" w:header="706" w:footer="706" w:gutter="0"/>
          <w:cols w:space="708"/>
          <w:docGrid w:linePitch="360"/>
        </w:sectPr>
      </w:pPr>
    </w:p>
    <w:p w14:paraId="3ABFB1C9" w14:textId="6EB44922" w:rsidR="00092F1A" w:rsidRPr="00C816D9" w:rsidRDefault="00092F1A" w:rsidP="00395B30">
      <w:pPr>
        <w:spacing w:after="0" w:line="240" w:lineRule="auto"/>
        <w:contextualSpacing/>
        <w:jc w:val="both"/>
        <w:rPr>
          <w:rFonts w:ascii="Times New Roman" w:eastAsia="Times New Roman" w:hAnsi="Times New Roman" w:cs="Times New Roman"/>
          <w:lang w:eastAsia="en-GB"/>
        </w:rPr>
      </w:pPr>
      <w:r w:rsidRPr="00C816D9">
        <w:rPr>
          <w:rFonts w:ascii="Times New Roman" w:eastAsia="Times New Roman" w:hAnsi="Times New Roman" w:cs="Times New Roman"/>
          <w:b/>
          <w:bCs/>
          <w:lang w:val="id-ID" w:eastAsia="en-GB"/>
        </w:rPr>
        <w:t>PENDAHULUAN</w:t>
      </w:r>
    </w:p>
    <w:p w14:paraId="092E5A7A" w14:textId="77777777" w:rsidR="00F47EE3" w:rsidRDefault="00F47EE3" w:rsidP="00BC0257">
      <w:pPr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dideskripsi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baga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ganggu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gerak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ostur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ubuh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dikait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le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non-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rogresif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erkembang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otak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. Tanda dan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gejal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berbed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car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ignifi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jenis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eluh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gera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ingkat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emampu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fungsional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berbed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restrik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rt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bagi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ubuh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erken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Pak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merupa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ondis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neurologis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mempengaruh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otot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gera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, dan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eterampil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motorik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erken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. Hal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diakibat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oleh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erusa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otak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terjadi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lama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kehamil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melahirkan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47EE3">
        <w:rPr>
          <w:rFonts w:ascii="Times New Roman" w:hAnsi="Times New Roman" w:cs="Times New Roman"/>
          <w:sz w:val="20"/>
          <w:szCs w:val="20"/>
          <w:lang w:val="en-US"/>
        </w:rPr>
        <w:t>setelah</w:t>
      </w:r>
      <w:proofErr w:type="spellEnd"/>
      <w:r w:rsidRPr="00F47EE3">
        <w:rPr>
          <w:rFonts w:ascii="Times New Roman" w:hAnsi="Times New Roman" w:cs="Times New Roman"/>
          <w:sz w:val="20"/>
          <w:szCs w:val="20"/>
          <w:lang w:val="en-US"/>
        </w:rPr>
        <w:t xml:space="preserve"> melahirkan.</w:t>
      </w:r>
      <w:r w:rsidRPr="00F47EE3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</w:t>
      </w:r>
    </w:p>
    <w:p w14:paraId="0E3D4702" w14:textId="77777777" w:rsidR="001D0208" w:rsidRDefault="001D0208" w:rsidP="001D0208">
      <w:pPr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Oral motor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ering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sebu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megang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ran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nting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aren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fung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sangat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perlu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feeding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)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erbicar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speech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)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erper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rnafas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Ganggu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mpengaruh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eterampil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otori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oral yang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gakibat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eterlambat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icar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1D0208">
        <w:rPr>
          <w:rFonts w:ascii="Times New Roman" w:hAnsi="Times New Roman" w:cs="Times New Roman"/>
          <w:i/>
          <w:iCs/>
          <w:sz w:val="20"/>
          <w:szCs w:val="20"/>
          <w:lang w:val="en-US"/>
        </w:rPr>
        <w:t>drooling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asalah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gisap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el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ggigi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. 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sfung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elompo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cermin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efisi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alam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wakt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sosia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oordina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jangkau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ekuat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gera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oral.</w:t>
      </w:r>
      <w:r w:rsidRPr="001D0208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,3,4</w:t>
      </w:r>
    </w:p>
    <w:p w14:paraId="0DF0B7FB" w14:textId="7B7A8C72" w:rsidR="001D0208" w:rsidRDefault="001D0208" w:rsidP="001D0208">
      <w:pPr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Pada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evalua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fung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laku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nilai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d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tidakny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abnormal pattern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ibi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lidah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rahang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pipi/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ukos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ucal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ekspre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wajah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icar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nentu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emampu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rl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tingkat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abnormal pattern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rl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inhibi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meliha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kompensa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yang dibutuhkan</w:t>
      </w:r>
      <w:r w:rsidR="000E290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Pr="001D0208">
        <w:rPr>
          <w:rFonts w:ascii="Times New Roman" w:hAnsi="Times New Roman" w:cs="Times New Roman"/>
          <w:iCs/>
          <w:sz w:val="20"/>
          <w:szCs w:val="20"/>
          <w:vertAlign w:val="superscript"/>
          <w:lang w:val="en-US"/>
        </w:rPr>
        <w:t>2</w:t>
      </w:r>
    </w:p>
    <w:p w14:paraId="4F97AC21" w14:textId="447D1739" w:rsidR="001D0208" w:rsidRPr="001D0208" w:rsidRDefault="001D0208" w:rsidP="001D0208">
      <w:pPr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Tuju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akhir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terap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emungkink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keaman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dalam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konsums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akan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inum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pertumbuh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nutris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emada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/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eningkatk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kejelasan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bicara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individu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Rehabilitas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disfungs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terdir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edikamentosa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stimulas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modalitas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terapi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>perilaku</w:t>
      </w:r>
      <w:proofErr w:type="spellEnd"/>
      <w:r w:rsidRPr="001D020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Stimula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bersifat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tailor-made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intervensi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beri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ditentuk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oleh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meriksaan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D0208">
        <w:rPr>
          <w:rFonts w:ascii="Times New Roman" w:hAnsi="Times New Roman" w:cs="Times New Roman"/>
          <w:i/>
          <w:sz w:val="20"/>
          <w:szCs w:val="20"/>
          <w:lang w:val="en-US"/>
        </w:rPr>
        <w:t>baseline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1D0208">
        <w:rPr>
          <w:rFonts w:ascii="Times New Roman" w:hAnsi="Times New Roman" w:cs="Times New Roman"/>
          <w:sz w:val="20"/>
          <w:szCs w:val="20"/>
          <w:lang w:val="en-US"/>
        </w:rPr>
        <w:t>pertama</w:t>
      </w:r>
      <w:proofErr w:type="spellEnd"/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kali dilakukan.</w:t>
      </w:r>
      <w:r w:rsidRPr="001D0208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,7</w:t>
      </w:r>
      <w:r w:rsidRPr="001D0208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0457B88B" w14:textId="77777777" w:rsidR="001A4D03" w:rsidRPr="00C816D9" w:rsidRDefault="001A4D03" w:rsidP="001A4D0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D3FA2CF" w14:textId="48F215EA" w:rsidR="007F570A" w:rsidRPr="00C816D9" w:rsidRDefault="001A4D03" w:rsidP="001A4D03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C816D9">
        <w:rPr>
          <w:rFonts w:ascii="Times New Roman" w:hAnsi="Times New Roman" w:cs="Times New Roman"/>
          <w:b/>
        </w:rPr>
        <w:t xml:space="preserve">ANATOMI </w:t>
      </w:r>
    </w:p>
    <w:p w14:paraId="07E68C2F" w14:textId="531B33BF" w:rsidR="001A4D03" w:rsidRPr="00C816D9" w:rsidRDefault="000E290B" w:rsidP="00575FDF">
      <w:pPr>
        <w:autoSpaceDE w:val="0"/>
        <w:autoSpaceDN w:val="0"/>
        <w:adjustRightInd w:val="0"/>
        <w:spacing w:after="0"/>
        <w:ind w:firstLine="540"/>
        <w:jc w:val="both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  <w:r w:rsidRPr="000E290B">
        <w:rPr>
          <w:rFonts w:ascii="Times New Roman" w:hAnsi="Times New Roman" w:cs="Times New Roman"/>
          <w:i/>
          <w:sz w:val="20"/>
          <w:szCs w:val="20"/>
          <w:lang w:val="en-US"/>
        </w:rPr>
        <w:t xml:space="preserve">Oral cavity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dimulai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bibir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sisi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anterior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hingga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nasofaring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di posterior dan di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dalamnya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lidah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gusi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proofErr w:type="gramStart"/>
      <w:r w:rsidRPr="000E290B">
        <w:rPr>
          <w:rFonts w:ascii="Times New Roman" w:hAnsi="Times New Roman" w:cs="Times New Roman"/>
          <w:sz w:val="20"/>
          <w:szCs w:val="20"/>
          <w:lang w:val="en-US"/>
        </w:rPr>
        <w:t>gigi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geligi</w:t>
      </w:r>
      <w:proofErr w:type="spellEnd"/>
      <w:proofErr w:type="gramEnd"/>
      <w:r w:rsidRPr="000E290B">
        <w:rPr>
          <w:rFonts w:ascii="Times New Roman" w:hAnsi="Times New Roman" w:cs="Times New Roman"/>
          <w:i/>
          <w:sz w:val="20"/>
          <w:szCs w:val="20"/>
          <w:lang w:val="en-US"/>
        </w:rPr>
        <w:t>.</w: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Pr="000E290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r w:rsidRPr="000E290B">
        <w:rPr>
          <w:rFonts w:ascii="Times New Roman" w:hAnsi="Times New Roman" w:cs="Times New Roman"/>
          <w:i/>
          <w:iCs/>
          <w:sz w:val="20"/>
          <w:szCs w:val="20"/>
        </w:rPr>
        <w:t xml:space="preserve">Oral </w:t>
      </w:r>
    </w:p>
    <w:p w14:paraId="26DFDBEE" w14:textId="0DCCA171" w:rsidR="007F570A" w:rsidRDefault="000E290B" w:rsidP="00182918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sz w:val="20"/>
          <w:szCs w:val="20"/>
          <w:lang w:eastAsia="id-ID"/>
        </w:rPr>
      </w:pPr>
      <w:r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6E01EB1C" wp14:editId="6896823A">
            <wp:extent cx="2188951" cy="1709531"/>
            <wp:effectExtent l="0" t="0" r="1905" b="508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3176" cy="17362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5A3614" w14:textId="67937E23" w:rsidR="000E290B" w:rsidRPr="00C816D9" w:rsidRDefault="000E290B" w:rsidP="00182918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sz w:val="20"/>
          <w:szCs w:val="20"/>
          <w:lang w:eastAsia="id-ID"/>
        </w:rPr>
      </w:pPr>
      <w:r w:rsidRPr="00042392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205B00E0" wp14:editId="5E3D4406">
            <wp:extent cx="2257817" cy="1954052"/>
            <wp:effectExtent l="0" t="0" r="9525" b="8255"/>
            <wp:docPr id="6" name="Pictur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 2"/>
                    <pic:cNvPicPr>
                      <a:picLocks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75761" cy="19695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380626" w14:textId="77777777" w:rsidR="007F570A" w:rsidRPr="00C816D9" w:rsidRDefault="007F570A" w:rsidP="00182918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0"/>
          <w:szCs w:val="20"/>
          <w:lang w:eastAsia="id-ID"/>
        </w:rPr>
      </w:pPr>
    </w:p>
    <w:p w14:paraId="45E48A65" w14:textId="77777777" w:rsidR="000E290B" w:rsidRPr="000E290B" w:rsidRDefault="000E290B" w:rsidP="000E290B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0E290B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Gambar 1. </w:t>
      </w:r>
      <w:proofErr w:type="spellStart"/>
      <w:r w:rsidRPr="000E290B">
        <w:rPr>
          <w:rFonts w:ascii="Times New Roman" w:hAnsi="Times New Roman" w:cs="Times New Roman"/>
          <w:bCs/>
          <w:sz w:val="20"/>
          <w:szCs w:val="20"/>
          <w:lang w:val="en-US"/>
        </w:rPr>
        <w:t>Perbedaan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anatomis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struktur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0E290B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0E290B">
        <w:rPr>
          <w:rFonts w:ascii="Times New Roman" w:hAnsi="Times New Roman" w:cs="Times New Roman"/>
          <w:sz w:val="20"/>
          <w:szCs w:val="20"/>
          <w:lang w:val="en-US"/>
        </w:rPr>
        <w:t xml:space="preserve"> dan dewasa.</w:t>
      </w:r>
      <w:hyperlink w:anchor="_ENREF_5" w:tooltip="Driver, 2010 #19" w:history="1">
        <w:r w:rsidRPr="000E290B">
          <w:rPr>
            <w:rStyle w:val="Hyperlink"/>
            <w:rFonts w:ascii="Times New Roman" w:hAnsi="Times New Roman" w:cs="Times New Roman"/>
            <w:sz w:val="20"/>
            <w:szCs w:val="20"/>
            <w:vertAlign w:val="superscript"/>
            <w:lang w:val="en-US"/>
          </w:rPr>
          <w:t>9</w:t>
        </w:r>
      </w:hyperlink>
    </w:p>
    <w:p w14:paraId="1C7605C8" w14:textId="77777777" w:rsidR="002817B5" w:rsidRPr="002817B5" w:rsidRDefault="002817B5" w:rsidP="002817B5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cavity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w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mandibula) yang sangat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mobile,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huruf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U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rup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mp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erlekat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gi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tas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aksil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)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gabu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ul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zigom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lalu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ul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latine.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Buccal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uccinator ya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sat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bicularis oris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.</w:t>
      </w:r>
      <w:hyperlink w:anchor="_ENREF_1" w:tooltip="Grogher, 2010 #12" w:history="1">
        <w:r w:rsidRPr="002817B5">
          <w:rPr>
            <w:rStyle w:val="Hyperlink"/>
            <w:rFonts w:ascii="Times New Roman" w:hAnsi="Times New Roman" w:cs="Times New Roman"/>
            <w:sz w:val="20"/>
            <w:szCs w:val="20"/>
            <w:vertAlign w:val="superscript"/>
            <w:lang w:val="en-US" w:eastAsia="id-ID"/>
          </w:rPr>
          <w:t>2</w:t>
        </w:r>
      </w:hyperlink>
    </w:p>
    <w:p w14:paraId="76C898B4" w14:textId="77777777" w:rsidR="002817B5" w:rsidRPr="002817B5" w:rsidRDefault="002817B5" w:rsidP="002817B5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ompone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butuh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proses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feeding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uko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buccal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soft 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n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 hard palate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rdap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erbeda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natom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wa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erbeda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hubu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mampu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dewasa.</w:t>
      </w:r>
      <w:r w:rsidRPr="002817B5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,9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</w:p>
    <w:p w14:paraId="545084D4" w14:textId="77777777" w:rsidR="002817B5" w:rsidRPr="002817B5" w:rsidRDefault="002817B5" w:rsidP="002817B5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pe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anterior seal di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kita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ut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usu dan areola, ya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ant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posisi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ut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usu di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ng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y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uku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sa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enuh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uat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wa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uat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engku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mp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ut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ayudar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ot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kerjasam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ri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kan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negatif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geluar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cai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usu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ri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tabilitas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truktu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lastRenderedPageBreak/>
        <w:t xml:space="preserve">lain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kerjasam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ant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ri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kan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negatif.</w:t>
      </w:r>
      <w:r w:rsidRPr="002817B5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,9</w:t>
      </w:r>
    </w:p>
    <w:p w14:paraId="3004A5BD" w14:textId="77777777" w:rsidR="002817B5" w:rsidRPr="002817B5" w:rsidRDefault="002817B5" w:rsidP="002817B5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Hard palate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pe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ermuka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ras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ah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r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tas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hingg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beri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kan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ositif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butuh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geluar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cai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usu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alatum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jug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stabil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osis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ut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payudar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ot.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Soft palate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kerjasam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pe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posterior seal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.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Soft palate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jug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relevas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mungkin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cair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pin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faring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utup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nasal cavity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ceg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nasal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regurgitas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uko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buccal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pengaruh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uccinator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jari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lemak. Ketika posterior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rdepres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ak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uko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ucal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gera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ara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inward)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mbal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gera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elua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outward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)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kompresi.</w:t>
      </w:r>
      <w:r w:rsidRPr="002817B5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,9</w:t>
      </w:r>
    </w:p>
    <w:p w14:paraId="3D570CA4" w14:textId="77777777" w:rsidR="002817B5" w:rsidRPr="002817B5" w:rsidRDefault="002817B5" w:rsidP="002817B5">
      <w:pPr>
        <w:autoSpaceDE w:val="0"/>
        <w:autoSpaceDN w:val="0"/>
        <w:adjustRightInd w:val="0"/>
        <w:spacing w:after="0" w:line="240" w:lineRule="auto"/>
        <w:ind w:firstLine="539"/>
        <w:jc w:val="both"/>
        <w:rPr>
          <w:rFonts w:ascii="Times New Roman" w:hAnsi="Times New Roman" w:cs="Times New Roman"/>
          <w:i/>
          <w:sz w:val="20"/>
          <w:szCs w:val="20"/>
          <w:lang w:val="en-US" w:eastAsia="id-ID"/>
        </w:rPr>
      </w:pP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Faring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y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bed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wa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Hyoid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ehe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rleta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ingg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kartilago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iroid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hampi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sambu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ula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hyoid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kibatny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elevas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ar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edikit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y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banding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ewas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Pada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ay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faring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berbentuk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gentle curve</w:t>
      </w:r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nasofaring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hingg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istal faring.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Struktur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anatomi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diatas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jelas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ngapa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>merupakan</w:t>
      </w:r>
      <w:proofErr w:type="spellEnd"/>
      <w:r w:rsidRPr="002817B5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obligatory nasal breather.</w:t>
      </w:r>
      <w:r w:rsidRPr="002817B5">
        <w:rPr>
          <w:rFonts w:ascii="Times New Roman" w:hAnsi="Times New Roman" w:cs="Times New Roman"/>
          <w:iCs/>
          <w:sz w:val="20"/>
          <w:szCs w:val="20"/>
          <w:vertAlign w:val="superscript"/>
          <w:lang w:val="en-US" w:eastAsia="id-ID"/>
        </w:rPr>
        <w:t>2,9</w:t>
      </w:r>
    </w:p>
    <w:p w14:paraId="4F8CC645" w14:textId="211250C9" w:rsidR="002817B5" w:rsidRDefault="002817B5" w:rsidP="002817B5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hAnsi="Times New Roman" w:cs="Times New Roman"/>
          <w:iCs/>
          <w:sz w:val="20"/>
          <w:szCs w:val="20"/>
          <w:lang w:val="en-US" w:eastAsia="id-ID"/>
        </w:rPr>
      </w:pPr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Gerakan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truktur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oral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icapa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elalu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aktiva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impul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araf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yang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timbul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ar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area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otori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kortek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erebral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yang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kemudi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berjal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pada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epanjang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jalur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otori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. Gerakan oral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terutama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iproduk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elalu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nukleu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otori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araf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kranial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V, VII, X, dan XII. Cabang mandibula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ar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nervus trigeminal (V)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emaso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otot-otot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mastika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bertanggung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jawab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ata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pergerak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rahang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.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Ekspre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wajah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(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termasu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gerak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bibir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dan pipi)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ikendalik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oleh nervus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fasciali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(VII).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Rentang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dan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ketepat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gerak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lidah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diatur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oleh nervus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hipoglossu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(XII),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sedangkan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nervus trigeminal (V) dan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vagus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(X)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keduanya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berfung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untuk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proofErr w:type="spellStart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>elevasi</w:t>
      </w:r>
      <w:proofErr w:type="spellEnd"/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  <w:r w:rsidRPr="002817B5">
        <w:rPr>
          <w:rFonts w:ascii="Times New Roman" w:hAnsi="Times New Roman" w:cs="Times New Roman"/>
          <w:i/>
          <w:sz w:val="20"/>
          <w:szCs w:val="20"/>
          <w:lang w:val="en-US" w:eastAsia="id-ID"/>
        </w:rPr>
        <w:t>soft palatum.</w:t>
      </w:r>
      <w:r w:rsidRPr="002817B5">
        <w:rPr>
          <w:rFonts w:ascii="Times New Roman" w:hAnsi="Times New Roman" w:cs="Times New Roman"/>
          <w:iCs/>
          <w:sz w:val="20"/>
          <w:szCs w:val="20"/>
          <w:vertAlign w:val="superscript"/>
          <w:lang w:val="en-US" w:eastAsia="id-ID"/>
        </w:rPr>
        <w:t>7</w:t>
      </w:r>
      <w:r w:rsidRPr="002817B5">
        <w:rPr>
          <w:rFonts w:ascii="Times New Roman" w:hAnsi="Times New Roman" w:cs="Times New Roman"/>
          <w:iCs/>
          <w:sz w:val="20"/>
          <w:szCs w:val="20"/>
          <w:lang w:val="en-US" w:eastAsia="id-ID"/>
        </w:rPr>
        <w:t xml:space="preserve"> </w:t>
      </w:r>
    </w:p>
    <w:p w14:paraId="5A7ADFB8" w14:textId="36E588A3" w:rsidR="00082552" w:rsidRDefault="00082552" w:rsidP="0008255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Cs/>
          <w:sz w:val="20"/>
          <w:szCs w:val="20"/>
          <w:lang w:val="en-US" w:eastAsia="id-ID"/>
        </w:rPr>
      </w:pPr>
    </w:p>
    <w:p w14:paraId="54BAE9F2" w14:textId="5C5C99D6" w:rsidR="00082552" w:rsidRPr="00082552" w:rsidRDefault="00082552" w:rsidP="00E40F9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Cs/>
          <w:lang w:val="en-US" w:eastAsia="id-ID"/>
        </w:rPr>
      </w:pPr>
      <w:r w:rsidRPr="00082552">
        <w:rPr>
          <w:rFonts w:ascii="Times New Roman" w:hAnsi="Times New Roman" w:cs="Times New Roman"/>
          <w:b/>
          <w:bCs/>
          <w:iCs/>
          <w:lang w:val="en-US" w:eastAsia="id-ID"/>
        </w:rPr>
        <w:t xml:space="preserve">PERKEMBANGFISIOLOGIS OROMOTOR </w:t>
      </w:r>
    </w:p>
    <w:p w14:paraId="5F173E5F" w14:textId="725124CE" w:rsidR="00006740" w:rsidRPr="00FB4C86" w:rsidRDefault="00082552" w:rsidP="00006740">
      <w:pPr>
        <w:numPr>
          <w:ilvl w:val="0"/>
          <w:numId w:val="12"/>
        </w:numPr>
        <w:tabs>
          <w:tab w:val="left" w:pos="284"/>
        </w:tabs>
        <w:autoSpaceDE w:val="0"/>
        <w:autoSpaceDN w:val="0"/>
        <w:adjustRightInd w:val="0"/>
        <w:spacing w:after="0" w:line="240" w:lineRule="auto"/>
        <w:ind w:left="284" w:hanging="283"/>
        <w:jc w:val="both"/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</w:pPr>
      <w:bookmarkStart w:id="1" w:name="_Toc418565076"/>
      <w:bookmarkStart w:id="2" w:name="_Hlk97802797"/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 xml:space="preserve">Pada </w:t>
      </w:r>
      <w:proofErr w:type="spellStart"/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anak</w:t>
      </w:r>
      <w:proofErr w:type="spellEnd"/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 xml:space="preserve"> </w:t>
      </w:r>
      <w:proofErr w:type="spellStart"/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bayi</w:t>
      </w:r>
      <w:proofErr w:type="spellEnd"/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 xml:space="preserve"> (</w:t>
      </w:r>
      <w:r w:rsidRPr="00082552">
        <w:rPr>
          <w:rFonts w:ascii="Times New Roman" w:hAnsi="Times New Roman" w:cs="Times New Roman"/>
          <w:b/>
          <w:bCs/>
          <w:i/>
          <w:iCs/>
          <w:sz w:val="20"/>
          <w:szCs w:val="20"/>
          <w:lang w:val="en-US" w:eastAsia="id-ID"/>
        </w:rPr>
        <w:t>infant</w:t>
      </w:r>
      <w:r w:rsidRPr="00082552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)</w:t>
      </w:r>
      <w:bookmarkStart w:id="3" w:name="_Hlk97802388"/>
      <w:bookmarkEnd w:id="1"/>
    </w:p>
    <w:p w14:paraId="3C00ADDC" w14:textId="77777777" w:rsidR="00006740" w:rsidRDefault="00006740" w:rsidP="00006740">
      <w:pPr>
        <w:autoSpaceDE w:val="0"/>
        <w:autoSpaceDN w:val="0"/>
        <w:adjustRightInd w:val="0"/>
        <w:spacing w:after="0" w:line="240" w:lineRule="auto"/>
        <w:ind w:left="284"/>
        <w:jc w:val="both"/>
        <w:rPr>
          <w:rFonts w:ascii="Times New Roman" w:hAnsi="Times New Roman" w:cs="Times New Roman"/>
          <w:iCs/>
          <w:sz w:val="20"/>
          <w:szCs w:val="20"/>
          <w:lang w:val="en-US" w:eastAsia="id-ID"/>
        </w:rPr>
      </w:pPr>
      <w:proofErr w:type="spellStart"/>
      <w:r w:rsidRPr="00006740">
        <w:rPr>
          <w:rFonts w:ascii="Times New Roman" w:hAnsi="Times New Roman"/>
          <w:sz w:val="20"/>
          <w:szCs w:val="20"/>
        </w:rPr>
        <w:t>Menel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dimulai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ketika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fetus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berada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di </w:t>
      </w:r>
      <w:proofErr w:type="spellStart"/>
      <w:r w:rsidRPr="00006740">
        <w:rPr>
          <w:rFonts w:ascii="Times New Roman" w:hAnsi="Times New Roman"/>
          <w:sz w:val="20"/>
          <w:szCs w:val="20"/>
        </w:rPr>
        <w:t>dalam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uterus pada </w:t>
      </w:r>
      <w:proofErr w:type="spellStart"/>
      <w:r w:rsidRPr="00006740">
        <w:rPr>
          <w:rFonts w:ascii="Times New Roman" w:hAnsi="Times New Roman"/>
          <w:sz w:val="20"/>
          <w:szCs w:val="20"/>
        </w:rPr>
        <w:t>minggu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keduabelas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hingga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ketigabelas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kehamil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Pr="00006740">
        <w:rPr>
          <w:rFonts w:ascii="Times New Roman" w:hAnsi="Times New Roman"/>
          <w:sz w:val="20"/>
          <w:szCs w:val="20"/>
        </w:rPr>
        <w:t>Setelah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lahir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006740">
        <w:rPr>
          <w:rFonts w:ascii="Times New Roman" w:hAnsi="Times New Roman"/>
          <w:sz w:val="20"/>
          <w:szCs w:val="20"/>
        </w:rPr>
        <w:t>bayi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perlu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belajar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untuk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mengkoordinasik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proses </w:t>
      </w:r>
      <w:proofErr w:type="spellStart"/>
      <w:r w:rsidRPr="00006740">
        <w:rPr>
          <w:rFonts w:ascii="Times New Roman" w:hAnsi="Times New Roman"/>
          <w:sz w:val="20"/>
          <w:szCs w:val="20"/>
        </w:rPr>
        <w:t>menghisap-menelan-bernafas</w:t>
      </w:r>
      <w:proofErr w:type="spellEnd"/>
      <w:r w:rsidRPr="00006740">
        <w:rPr>
          <w:rFonts w:ascii="Times New Roman" w:hAnsi="Times New Roman"/>
          <w:sz w:val="20"/>
          <w:szCs w:val="20"/>
        </w:rPr>
        <w:t>.</w:t>
      </w:r>
      <w:r w:rsidRPr="00006740">
        <w:rPr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Selama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periode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neonatal, </w:t>
      </w:r>
      <w:proofErr w:type="spellStart"/>
      <w:r w:rsidRPr="00006740">
        <w:rPr>
          <w:rFonts w:ascii="Times New Roman" w:hAnsi="Times New Roman"/>
          <w:sz w:val="20"/>
          <w:szCs w:val="20"/>
        </w:rPr>
        <w:t>gerak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006740">
        <w:rPr>
          <w:rFonts w:ascii="Times New Roman" w:hAnsi="Times New Roman"/>
          <w:sz w:val="20"/>
          <w:szCs w:val="20"/>
        </w:rPr>
        <w:t>tepat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006740">
        <w:rPr>
          <w:rFonts w:ascii="Times New Roman" w:hAnsi="Times New Roman"/>
          <w:sz w:val="20"/>
          <w:szCs w:val="20"/>
        </w:rPr>
        <w:t>terkoordinasi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dari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bibir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006740">
        <w:rPr>
          <w:rFonts w:ascii="Times New Roman" w:hAnsi="Times New Roman"/>
          <w:sz w:val="20"/>
          <w:szCs w:val="20"/>
        </w:rPr>
        <w:t>rahang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006740">
        <w:rPr>
          <w:rFonts w:ascii="Times New Roman" w:hAnsi="Times New Roman"/>
          <w:sz w:val="20"/>
          <w:szCs w:val="20"/>
        </w:rPr>
        <w:t>lidah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, pipi, dan </w:t>
      </w:r>
      <w:proofErr w:type="spellStart"/>
      <w:r w:rsidRPr="00006740">
        <w:rPr>
          <w:rFonts w:ascii="Times New Roman" w:hAnsi="Times New Roman"/>
          <w:sz w:val="20"/>
          <w:szCs w:val="20"/>
        </w:rPr>
        <w:t>palatum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penting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digunak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untuk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mengisap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. </w:t>
      </w:r>
      <w:r w:rsidRPr="00006740">
        <w:rPr>
          <w:rFonts w:ascii="Times New Roman" w:hAnsi="Times New Roman"/>
          <w:i/>
          <w:sz w:val="20"/>
          <w:szCs w:val="20"/>
        </w:rPr>
        <w:t>Feeding</w:t>
      </w:r>
      <w:r w:rsidRPr="00006740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006740">
        <w:rPr>
          <w:rFonts w:ascii="Times New Roman" w:hAnsi="Times New Roman"/>
          <w:sz w:val="20"/>
          <w:szCs w:val="20"/>
        </w:rPr>
        <w:t>sukses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merupak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suatu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aktivitas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motorik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006740">
        <w:rPr>
          <w:rFonts w:ascii="Times New Roman" w:hAnsi="Times New Roman"/>
          <w:sz w:val="20"/>
          <w:szCs w:val="20"/>
        </w:rPr>
        <w:t>sensorik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yang kompleks.</w:t>
      </w:r>
      <w:r w:rsidRPr="00006740">
        <w:rPr>
          <w:rFonts w:ascii="Times New Roman" w:hAnsi="Times New Roman"/>
          <w:sz w:val="20"/>
          <w:szCs w:val="20"/>
          <w:vertAlign w:val="superscript"/>
        </w:rPr>
        <w:t xml:space="preserve">2,7 </w:t>
      </w:r>
      <w:r w:rsidRPr="00006740">
        <w:rPr>
          <w:rFonts w:ascii="Times New Roman" w:hAnsi="Times New Roman"/>
          <w:i/>
          <w:sz w:val="20"/>
          <w:szCs w:val="20"/>
        </w:rPr>
        <w:t>Feeding</w:t>
      </w:r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melibatk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kemampuan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bayi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006740">
        <w:rPr>
          <w:rFonts w:ascii="Times New Roman" w:hAnsi="Times New Roman"/>
          <w:sz w:val="20"/>
          <w:szCs w:val="20"/>
        </w:rPr>
        <w:t>untuk</w:t>
      </w:r>
      <w:proofErr w:type="spellEnd"/>
      <w:r w:rsidRPr="00006740">
        <w:rPr>
          <w:rFonts w:ascii="Times New Roman" w:hAnsi="Times New Roman"/>
          <w:sz w:val="20"/>
          <w:szCs w:val="20"/>
        </w:rPr>
        <w:t xml:space="preserve"> :</w:t>
      </w:r>
      <w:r w:rsidRPr="00006740">
        <w:rPr>
          <w:rFonts w:ascii="Times New Roman" w:hAnsi="Times New Roman"/>
          <w:sz w:val="20"/>
          <w:szCs w:val="20"/>
          <w:vertAlign w:val="superscript"/>
        </w:rPr>
        <w:t>2</w:t>
      </w:r>
    </w:p>
    <w:bookmarkEnd w:id="2"/>
    <w:p w14:paraId="1D9AED39" w14:textId="7A29EF2C" w:rsidR="00FB4C86" w:rsidRPr="00FB4C86" w:rsidRDefault="00FB4C86" w:rsidP="00FB4C86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 w:rsidRPr="00FB4C86">
        <w:rPr>
          <w:rFonts w:ascii="Times New Roman" w:hAnsi="Times New Roman"/>
          <w:sz w:val="20"/>
          <w:szCs w:val="20"/>
        </w:rPr>
        <w:t>Melakuk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aktivita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fisiologi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secara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berkesinambungan</w:t>
      </w:r>
      <w:proofErr w:type="spellEnd"/>
    </w:p>
    <w:p w14:paraId="5B8B6917" w14:textId="08D32F5E" w:rsidR="00FB4C86" w:rsidRPr="00FB4C86" w:rsidRDefault="00FB4C86" w:rsidP="00FB4C86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 w:rsidRPr="00FB4C86">
        <w:rPr>
          <w:rFonts w:ascii="Times New Roman" w:hAnsi="Times New Roman"/>
          <w:sz w:val="20"/>
          <w:szCs w:val="20"/>
        </w:rPr>
        <w:t>Mengatur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gerak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oral motor </w:t>
      </w:r>
      <w:proofErr w:type="spellStart"/>
      <w:r w:rsidRPr="00FB4C86">
        <w:rPr>
          <w:rFonts w:ascii="Times New Roman" w:hAnsi="Times New Roman"/>
          <w:sz w:val="20"/>
          <w:szCs w:val="20"/>
        </w:rPr>
        <w:t>untuk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mencapai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manfaat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jangka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panjang</w:t>
      </w:r>
      <w:proofErr w:type="spellEnd"/>
    </w:p>
    <w:p w14:paraId="0E4B78D7" w14:textId="43496B28" w:rsidR="00FB4C86" w:rsidRPr="00FB4C86" w:rsidRDefault="00FB4C86" w:rsidP="00FB4C86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 w:rsidRPr="00FB4C86">
        <w:rPr>
          <w:rFonts w:ascii="Times New Roman" w:hAnsi="Times New Roman"/>
          <w:sz w:val="20"/>
          <w:szCs w:val="20"/>
        </w:rPr>
        <w:t>Koordinasi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antara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bernafa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deng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menel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untuk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mencegah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apnea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yang </w:t>
      </w:r>
      <w:proofErr w:type="spellStart"/>
      <w:r w:rsidRPr="00FB4C86">
        <w:rPr>
          <w:rFonts w:ascii="Times New Roman" w:hAnsi="Times New Roman"/>
          <w:sz w:val="20"/>
          <w:szCs w:val="20"/>
        </w:rPr>
        <w:t>terlalu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lama dan </w:t>
      </w:r>
      <w:proofErr w:type="spellStart"/>
      <w:r w:rsidRPr="00FB4C86">
        <w:rPr>
          <w:rFonts w:ascii="Times New Roman" w:hAnsi="Times New Roman"/>
          <w:sz w:val="20"/>
          <w:szCs w:val="20"/>
        </w:rPr>
        <w:t>aspirasi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cair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ke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jal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nafas</w:t>
      </w:r>
      <w:proofErr w:type="spellEnd"/>
    </w:p>
    <w:p w14:paraId="00678FA6" w14:textId="1893C11D" w:rsidR="00FB4C86" w:rsidRPr="00FB4C86" w:rsidRDefault="00FB4C86" w:rsidP="00FB4C86">
      <w:pPr>
        <w:pStyle w:val="ListParagraph"/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proofErr w:type="spellStart"/>
      <w:r w:rsidRPr="00FB4C86">
        <w:rPr>
          <w:rFonts w:ascii="Times New Roman" w:hAnsi="Times New Roman"/>
          <w:sz w:val="20"/>
          <w:szCs w:val="20"/>
        </w:rPr>
        <w:t>Mengatur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frekuensi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FB4C86">
        <w:rPr>
          <w:rFonts w:ascii="Times New Roman" w:hAnsi="Times New Roman"/>
          <w:sz w:val="20"/>
          <w:szCs w:val="20"/>
        </w:rPr>
        <w:t>kedalam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bernafa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untuk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mempertahankan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stabilita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B4C86">
        <w:rPr>
          <w:rFonts w:ascii="Times New Roman" w:hAnsi="Times New Roman"/>
          <w:sz w:val="20"/>
          <w:szCs w:val="20"/>
        </w:rPr>
        <w:t>fisiologis</w:t>
      </w:r>
      <w:proofErr w:type="spellEnd"/>
      <w:r w:rsidRPr="00FB4C86">
        <w:rPr>
          <w:rFonts w:ascii="Times New Roman" w:hAnsi="Times New Roman"/>
          <w:sz w:val="20"/>
          <w:szCs w:val="20"/>
        </w:rPr>
        <w:t xml:space="preserve">. </w:t>
      </w:r>
    </w:p>
    <w:p w14:paraId="15229E98" w14:textId="51709EA0" w:rsidR="00FB4C86" w:rsidRPr="004E4A4E" w:rsidRDefault="00FB4C86" w:rsidP="004E4A4E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eastAsia="id-ID"/>
        </w:rPr>
      </w:pPr>
      <w:bookmarkStart w:id="4" w:name="_Toc418565077"/>
      <w:bookmarkEnd w:id="3"/>
      <w:r w:rsidRPr="004E4A4E">
        <w:rPr>
          <w:rFonts w:ascii="Times New Roman" w:hAnsi="Times New Roman" w:cs="Times New Roman"/>
          <w:b/>
          <w:bCs/>
          <w:i/>
          <w:sz w:val="20"/>
          <w:szCs w:val="20"/>
          <w:lang w:val="en-US" w:eastAsia="id-ID"/>
        </w:rPr>
        <w:t>Early</w:t>
      </w:r>
      <w:r w:rsidRPr="004E4A4E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/>
          <w:bCs/>
          <w:i/>
          <w:sz w:val="20"/>
          <w:szCs w:val="20"/>
          <w:lang w:val="en-US" w:eastAsia="id-ID"/>
        </w:rPr>
        <w:t>infancy</w:t>
      </w:r>
      <w:bookmarkEnd w:id="4"/>
    </w:p>
    <w:p w14:paraId="6C2AE723" w14:textId="77777777" w:rsidR="00FB4C86" w:rsidRPr="00FB4C86" w:rsidRDefault="00FB4C86" w:rsidP="00FB4C86">
      <w:pPr>
        <w:autoSpaceDE w:val="0"/>
        <w:autoSpaceDN w:val="0"/>
        <w:adjustRightInd w:val="0"/>
        <w:spacing w:after="0"/>
        <w:ind w:firstLine="284"/>
        <w:jc w:val="both"/>
        <w:rPr>
          <w:rFonts w:ascii="Times New Roman" w:hAnsi="Times New Roman" w:cs="Times New Roman"/>
          <w:bCs/>
          <w:sz w:val="20"/>
          <w:szCs w:val="20"/>
          <w:lang w:val="en-US" w:eastAsia="id-ID"/>
        </w:rPr>
      </w:pP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Saat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ul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du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hingg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tig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, target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y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adalah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ncapa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homeostasis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deng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lingkung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Pada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saat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in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mu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refleks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neurologis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ad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</w:t>
      </w:r>
      <w:r w:rsidRPr="00FB4C86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Neurodevelopmental milestones</w:t>
      </w:r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megang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peran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penting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pada proses feeding normal. Bayi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iasany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erad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pada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posis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fleks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fisiologis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yang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pat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mberik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postur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yang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ik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untuk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inum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Bayi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ak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FB4C86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feeding</w:t>
      </w:r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hingg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ras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nyang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dan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mudi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mberikan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tand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hw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diriny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sudah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nyang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Tanda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in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sangat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penting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untuk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ngetahu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adanya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sistem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FB4C86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 xml:space="preserve">self </w:t>
      </w:r>
      <w:proofErr w:type="spellStart"/>
      <w:r w:rsidRPr="00FB4C86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regulasi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yang </w:t>
      </w:r>
      <w:proofErr w:type="spellStart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ik</w:t>
      </w:r>
      <w:proofErr w:type="spellEnd"/>
      <w:r w:rsidRPr="00FB4C86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pada bayi.</w:t>
      </w:r>
      <w:hyperlink w:anchor="_ENREF_1" w:tooltip="Grogher, 2010 #12" w:history="1">
        <w:r w:rsidRPr="00FB4C86">
          <w:rPr>
            <w:rStyle w:val="Hyperlink"/>
            <w:rFonts w:ascii="Times New Roman" w:hAnsi="Times New Roman" w:cs="Times New Roman"/>
            <w:bCs/>
            <w:sz w:val="20"/>
            <w:szCs w:val="20"/>
            <w:vertAlign w:val="superscript"/>
            <w:lang w:val="en-US" w:eastAsia="id-ID"/>
          </w:rPr>
          <w:t>2</w:t>
        </w:r>
      </w:hyperlink>
    </w:p>
    <w:p w14:paraId="264ACF4B" w14:textId="1DC4B10A" w:rsidR="004E4A4E" w:rsidRPr="004E4A4E" w:rsidRDefault="004E4A4E" w:rsidP="004E4A4E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bookmarkStart w:id="5" w:name="_Toc418565078"/>
      <w:r w:rsidRPr="004E4A4E">
        <w:rPr>
          <w:rFonts w:ascii="Times New Roman" w:hAnsi="Times New Roman" w:cs="Times New Roman"/>
          <w:b/>
          <w:bCs/>
          <w:i/>
          <w:sz w:val="20"/>
          <w:szCs w:val="20"/>
          <w:lang w:val="en-US" w:eastAsia="id-ID"/>
        </w:rPr>
        <w:t>Transitional feeding</w:t>
      </w:r>
      <w:bookmarkEnd w:id="5"/>
    </w:p>
    <w:p w14:paraId="3B260EB2" w14:textId="2D4804F4" w:rsidR="004E4A4E" w:rsidRDefault="004E4A4E" w:rsidP="00664318">
      <w:pPr>
        <w:autoSpaceDE w:val="0"/>
        <w:autoSpaceDN w:val="0"/>
        <w:adjustRightInd w:val="0"/>
        <w:spacing w:after="0"/>
        <w:ind w:firstLine="284"/>
        <w:jc w:val="both"/>
        <w:rPr>
          <w:rFonts w:ascii="Times New Roman" w:hAnsi="Times New Roman" w:cs="Times New Roman"/>
          <w:bCs/>
          <w:sz w:val="20"/>
          <w:szCs w:val="20"/>
          <w:lang w:val="en-US" w:eastAsia="id-ID"/>
        </w:rPr>
      </w:pPr>
      <w:proofErr w:type="spellStart"/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Transisional</w:t>
      </w:r>
      <w:proofErr w:type="spellEnd"/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 xml:space="preserve"> feeding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adal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langk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r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konsums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akan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cair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chewing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semisolid.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ransis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r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soft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solid food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pert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rice cereal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atau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puree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u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idak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ole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iberik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belum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usi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4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ul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atau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lebi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r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7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ul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ergantung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r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aturitas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y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</w:t>
      </w:r>
    </w:p>
    <w:p w14:paraId="7B398641" w14:textId="6F4F755E" w:rsidR="004E4A4E" w:rsidRDefault="004E4A4E" w:rsidP="00654145">
      <w:pPr>
        <w:autoSpaceDE w:val="0"/>
        <w:autoSpaceDN w:val="0"/>
        <w:adjustRightInd w:val="0"/>
        <w:spacing w:after="0"/>
        <w:ind w:firstLine="284"/>
        <w:jc w:val="both"/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</w:pP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Jika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pertunbuh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dan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perkembang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erjal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normal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ak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y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usi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5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hingg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7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ul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ud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harus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iperkenalk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akan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eng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nggunak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ndok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dan pada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usi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1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ahu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ud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pat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inum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eng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cangkir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(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cup drinking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). Pada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usi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in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y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normal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ela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milik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 xml:space="preserve">head 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an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 xml:space="preserve"> trunk control 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yang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lebih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aik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hingg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emungkink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tabilitas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postural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ketik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duduk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anp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topang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. Bayi juga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mula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ersuara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dan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berinteraks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engan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>caregiver</w:t>
      </w:r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aat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sedang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>diberi</w:t>
      </w:r>
      <w:proofErr w:type="spellEnd"/>
      <w:r w:rsidRPr="004E4A4E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r w:rsidRPr="004E4A4E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akan.</w:t>
      </w:r>
      <w:hyperlink w:anchor="_ENREF_1" w:tooltip="Grogher, 2010 #12" w:history="1">
        <w:r w:rsidRPr="004E4A4E">
          <w:rPr>
            <w:rStyle w:val="Hyperlink"/>
            <w:rFonts w:ascii="Times New Roman" w:hAnsi="Times New Roman" w:cs="Times New Roman"/>
            <w:bCs/>
            <w:color w:val="000000" w:themeColor="text1"/>
            <w:sz w:val="20"/>
            <w:szCs w:val="20"/>
            <w:vertAlign w:val="superscript"/>
            <w:lang w:val="en-US" w:eastAsia="id-ID"/>
          </w:rPr>
          <w:t>2</w:t>
        </w:r>
      </w:hyperlink>
    </w:p>
    <w:p w14:paraId="5180A554" w14:textId="2BB2D37B" w:rsidR="00664318" w:rsidRPr="00664318" w:rsidRDefault="00664318" w:rsidP="00F9695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</w:pPr>
      <w:bookmarkStart w:id="6" w:name="_Toc418565079"/>
      <w:proofErr w:type="spellStart"/>
      <w:r w:rsidRPr="0066431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  <w:t>Usia</w:t>
      </w:r>
      <w:proofErr w:type="spellEnd"/>
      <w:r w:rsidRPr="0066431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  <w:t xml:space="preserve"> 6 </w:t>
      </w:r>
      <w:proofErr w:type="spellStart"/>
      <w:r w:rsidRPr="0066431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  <w:t>hingga</w:t>
      </w:r>
      <w:proofErr w:type="spellEnd"/>
      <w:r w:rsidRPr="0066431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  <w:t xml:space="preserve"> 12 </w:t>
      </w:r>
      <w:proofErr w:type="spellStart"/>
      <w:r w:rsidRPr="00664318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 w:eastAsia="id-ID"/>
        </w:rPr>
        <w:t>bulan</w:t>
      </w:r>
      <w:bookmarkEnd w:id="6"/>
      <w:proofErr w:type="spellEnd"/>
    </w:p>
    <w:p w14:paraId="4F536CE5" w14:textId="34E00273" w:rsidR="00664318" w:rsidRDefault="00664318" w:rsidP="00F96954">
      <w:pPr>
        <w:autoSpaceDE w:val="0"/>
        <w:autoSpaceDN w:val="0"/>
        <w:adjustRightInd w:val="0"/>
        <w:spacing w:after="0" w:line="240" w:lineRule="auto"/>
        <w:ind w:firstLine="284"/>
        <w:jc w:val="both"/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</w:pP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Saat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anak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erkembang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,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fung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optimal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dar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struktur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ibir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,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rahang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,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lidah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, pipi dan </w:t>
      </w:r>
      <w:proofErr w:type="spellStart"/>
      <w:proofErr w:type="gram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alatum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mberikan</w:t>
      </w:r>
      <w:proofErr w:type="spellEnd"/>
      <w:proofErr w:type="gram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fonda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ntuk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gelol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erbaga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konsisten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akan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dan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ghasilk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kemampu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erbicar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yang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jelas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.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ngenal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akan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adat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pada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si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sekitar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6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ul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mula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rkembang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sat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dalam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rkembang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oromotor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.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Diantar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si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6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hingga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9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ul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, </w:t>
      </w:r>
      <w:r w:rsidRPr="00664318">
        <w:rPr>
          <w:rFonts w:ascii="Times New Roman" w:hAnsi="Times New Roman" w:cs="Times New Roman"/>
          <w:bCs/>
          <w:i/>
          <w:color w:val="000000" w:themeColor="text1"/>
          <w:sz w:val="20"/>
          <w:szCs w:val="20"/>
          <w:lang w:val="en-US" w:eastAsia="id-ID"/>
        </w:rPr>
        <w:t>lip closure</w:t>
      </w:r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dukung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rgerak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bolus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ke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faring.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ula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uncul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gerak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lateralisa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lidah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ntuk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persiap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gontrol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akan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yang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lebih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betekstur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.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akan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semisolid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ula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diberikan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ntuk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ginisia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proses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gunyah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dan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untuk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menstimulasi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taktil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dan </w:t>
      </w:r>
      <w:proofErr w:type="spellStart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>sistem</w:t>
      </w:r>
      <w:proofErr w:type="spellEnd"/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  <w:t xml:space="preserve"> sensori.</w:t>
      </w:r>
      <w:r w:rsidRPr="00664318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  <w:lang w:val="en-US" w:eastAsia="id-ID"/>
        </w:rPr>
        <w:t>2,7</w:t>
      </w:r>
    </w:p>
    <w:p w14:paraId="4F52847C" w14:textId="77777777" w:rsidR="00654145" w:rsidRDefault="00654145" w:rsidP="00654145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bCs/>
          <w:color w:val="000000" w:themeColor="text1"/>
          <w:sz w:val="20"/>
          <w:szCs w:val="20"/>
          <w:lang w:val="en-US" w:eastAsia="id-ID"/>
        </w:rPr>
      </w:pPr>
      <w:bookmarkStart w:id="7" w:name="_Toc418565080"/>
    </w:p>
    <w:p w14:paraId="387FF2FB" w14:textId="4500EB5F" w:rsidR="00654145" w:rsidRPr="00654145" w:rsidRDefault="00654145" w:rsidP="00654145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b/>
          <w:bCs/>
          <w:iCs/>
          <w:color w:val="000000" w:themeColor="text1"/>
          <w:lang w:val="en-US" w:eastAsia="id-ID"/>
        </w:rPr>
      </w:pPr>
      <w:r w:rsidRPr="00654145">
        <w:rPr>
          <w:rFonts w:ascii="Times New Roman" w:hAnsi="Times New Roman" w:cs="Times New Roman"/>
          <w:b/>
          <w:bCs/>
          <w:iCs/>
          <w:color w:val="000000" w:themeColor="text1"/>
          <w:lang w:val="en-US" w:eastAsia="id-ID"/>
        </w:rPr>
        <w:t>BIOMEKANIK PROSES MAKAN</w:t>
      </w:r>
      <w:bookmarkEnd w:id="7"/>
    </w:p>
    <w:p w14:paraId="68DF675A" w14:textId="77777777" w:rsidR="00F96954" w:rsidRPr="00F96954" w:rsidRDefault="00654145" w:rsidP="00F96954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F96954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Pola Gerakan </w:t>
      </w:r>
      <w:proofErr w:type="spellStart"/>
      <w:r w:rsidRPr="00F96954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bibir</w:t>
      </w:r>
      <w:proofErr w:type="spellEnd"/>
      <w:r w:rsidRPr="00F96954">
        <w:rPr>
          <w:rFonts w:ascii="Times New Roman" w:hAnsi="Times New Roman"/>
          <w:b/>
          <w:sz w:val="20"/>
          <w:szCs w:val="20"/>
        </w:rPr>
        <w:t xml:space="preserve"> </w:t>
      </w:r>
    </w:p>
    <w:p w14:paraId="3ED592BA" w14:textId="7B5318AA" w:rsidR="00F96954" w:rsidRPr="00F96954" w:rsidRDefault="00F96954" w:rsidP="00F96954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>Terdapat</w:t>
      </w:r>
      <w:proofErr w:type="spellEnd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>tiga</w:t>
      </w:r>
      <w:proofErr w:type="spellEnd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>pola</w:t>
      </w:r>
      <w:proofErr w:type="spellEnd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>gerakan</w:t>
      </w:r>
      <w:proofErr w:type="spellEnd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pada </w:t>
      </w:r>
      <w:proofErr w:type="spellStart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>bibir</w:t>
      </w:r>
      <w:proofErr w:type="spellEnd"/>
      <w:r w:rsidRPr="00F96954">
        <w:rPr>
          <w:rFonts w:ascii="Times New Roman" w:hAnsi="Times New Roman" w:cs="Times New Roman"/>
          <w:bCs/>
          <w:sz w:val="20"/>
          <w:szCs w:val="20"/>
          <w:lang w:val="en-US" w:eastAsia="id-ID"/>
        </w:rPr>
        <w:t xml:space="preserve"> yaitu:</w:t>
      </w:r>
      <w:r w:rsidRPr="00F96954">
        <w:rPr>
          <w:rFonts w:ascii="Times New Roman" w:hAnsi="Times New Roman" w:cs="Times New Roman"/>
          <w:bCs/>
          <w:sz w:val="20"/>
          <w:szCs w:val="20"/>
          <w:vertAlign w:val="superscript"/>
          <w:lang w:val="en-US" w:eastAsia="id-ID"/>
        </w:rPr>
        <w:t>11</w:t>
      </w:r>
      <w:r w:rsidRPr="00F96954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 l</w:t>
      </w:r>
      <w:r w:rsidRPr="00F96954">
        <w:rPr>
          <w:rFonts w:ascii="Times New Roman" w:hAnsi="Times New Roman" w:cs="Times New Roman"/>
          <w:bCs/>
          <w:i/>
          <w:sz w:val="20"/>
          <w:szCs w:val="20"/>
          <w:lang w:val="en-US" w:eastAsia="id-ID"/>
        </w:rPr>
        <w:t xml:space="preserve">ip rounding, </w:t>
      </w:r>
      <w:r w:rsidRPr="00F96954">
        <w:rPr>
          <w:rFonts w:ascii="Times New Roman" w:hAnsi="Times New Roman"/>
          <w:i/>
          <w:sz w:val="20"/>
          <w:szCs w:val="20"/>
        </w:rPr>
        <w:t>lip spreading, lip closure</w:t>
      </w:r>
    </w:p>
    <w:p w14:paraId="1D4A9523" w14:textId="27BF4182" w:rsidR="00AF5918" w:rsidRPr="00F96954" w:rsidRDefault="00654145" w:rsidP="00F96954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AF5918">
        <w:rPr>
          <w:rFonts w:ascii="Times New Roman" w:hAnsi="Times New Roman"/>
          <w:b/>
          <w:sz w:val="20"/>
          <w:szCs w:val="20"/>
        </w:rPr>
        <w:t>Buccal</w:t>
      </w:r>
    </w:p>
    <w:p w14:paraId="6F40E540" w14:textId="410B7FE4" w:rsidR="00F96954" w:rsidRPr="00F96954" w:rsidRDefault="00F96954" w:rsidP="00F96954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Buccal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terdir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lapis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insersio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serabu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sudu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berbeda-beda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Buccal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membantu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reposis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 di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menempatk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iantara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gig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gelig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agar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ikunyah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memindahk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,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cair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aliva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ke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lastRenderedPageBreak/>
        <w:t xml:space="preserve">posterior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agar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itel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Gerakan pada buccal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ilakukan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uccinator yang </w:t>
      </w:r>
      <w:proofErr w:type="spellStart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>dipersarafi</w:t>
      </w:r>
      <w:proofErr w:type="spellEnd"/>
      <w:r w:rsidRPr="00F96954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CN VII.11,12</w:t>
      </w:r>
    </w:p>
    <w:p w14:paraId="3D0A6056" w14:textId="38143194" w:rsidR="00AF5918" w:rsidRDefault="00654145" w:rsidP="00D9093E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AF5918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Pola Gerakan </w:t>
      </w:r>
      <w:proofErr w:type="spellStart"/>
      <w:r w:rsidRPr="00AF5918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Rahang</w:t>
      </w:r>
      <w:proofErr w:type="spellEnd"/>
    </w:p>
    <w:p w14:paraId="2C0F365E" w14:textId="4CE6791A" w:rsidR="00D9093E" w:rsidRPr="00D9093E" w:rsidRDefault="00F96954" w:rsidP="00D9093E">
      <w:pPr>
        <w:pStyle w:val="ListParagraph"/>
        <w:spacing w:after="0" w:line="240" w:lineRule="auto"/>
        <w:ind w:left="284"/>
        <w:jc w:val="both"/>
        <w:rPr>
          <w:rFonts w:ascii="Times New Roman" w:hAnsi="Times New Roman"/>
          <w:i/>
          <w:sz w:val="20"/>
          <w:szCs w:val="20"/>
        </w:rPr>
      </w:pPr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Pola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normal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dimulai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primitif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hingga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matur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erikut:</w:t>
      </w:r>
      <w:r w:rsidRPr="00D9093E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11</w:t>
      </w:r>
      <w:r w:rsidR="00D9093E" w:rsidRPr="00D9093E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 xml:space="preserve"> </w:t>
      </w:r>
      <w:r w:rsidR="00D9093E" w:rsidRPr="00D9093E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Close and hold, </w:t>
      </w:r>
      <w:r w:rsidR="00D9093E" w:rsidRPr="00D9093E">
        <w:rPr>
          <w:rFonts w:ascii="Times New Roman" w:hAnsi="Times New Roman"/>
          <w:i/>
          <w:sz w:val="20"/>
          <w:szCs w:val="20"/>
        </w:rPr>
        <w:t xml:space="preserve">Wide jaw excursion, Phasic biting, </w:t>
      </w:r>
      <w:proofErr w:type="spellStart"/>
      <w:proofErr w:type="gramStart"/>
      <w:r w:rsidR="00D9093E" w:rsidRPr="00D9093E">
        <w:rPr>
          <w:rFonts w:ascii="Times New Roman" w:hAnsi="Times New Roman"/>
          <w:i/>
          <w:sz w:val="20"/>
          <w:szCs w:val="20"/>
        </w:rPr>
        <w:t>Nonstereotypical</w:t>
      </w:r>
      <w:proofErr w:type="spellEnd"/>
      <w:r w:rsidR="00D9093E" w:rsidRPr="00D9093E">
        <w:rPr>
          <w:rFonts w:ascii="Times New Roman" w:hAnsi="Times New Roman"/>
          <w:i/>
          <w:sz w:val="20"/>
          <w:szCs w:val="20"/>
        </w:rPr>
        <w:t xml:space="preserve">  vertical</w:t>
      </w:r>
      <w:proofErr w:type="gramEnd"/>
      <w:r w:rsidR="00D9093E" w:rsidRPr="00D9093E">
        <w:rPr>
          <w:rFonts w:ascii="Times New Roman" w:hAnsi="Times New Roman"/>
          <w:i/>
          <w:sz w:val="20"/>
          <w:szCs w:val="20"/>
        </w:rPr>
        <w:t xml:space="preserve">  movements, Munching, Lateral jaw shift, </w:t>
      </w:r>
      <w:proofErr w:type="spellStart"/>
      <w:r w:rsidR="00D9093E" w:rsidRPr="00D9093E">
        <w:rPr>
          <w:rFonts w:ascii="Times New Roman" w:hAnsi="Times New Roman"/>
          <w:i/>
          <w:sz w:val="20"/>
          <w:szCs w:val="20"/>
        </w:rPr>
        <w:t>diagnonal</w:t>
      </w:r>
      <w:proofErr w:type="spellEnd"/>
      <w:r w:rsidR="00D9093E">
        <w:rPr>
          <w:rFonts w:ascii="Times New Roman" w:hAnsi="Times New Roman"/>
          <w:i/>
          <w:sz w:val="20"/>
          <w:szCs w:val="20"/>
        </w:rPr>
        <w:t xml:space="preserve"> m</w:t>
      </w:r>
      <w:r w:rsidR="00D9093E" w:rsidRPr="00D9093E">
        <w:rPr>
          <w:rFonts w:ascii="Times New Roman" w:hAnsi="Times New Roman"/>
          <w:i/>
          <w:sz w:val="20"/>
          <w:szCs w:val="20"/>
        </w:rPr>
        <w:t>ovement, Diagonal rotary movement,</w:t>
      </w:r>
      <w:r w:rsidR="00D9093E">
        <w:rPr>
          <w:rFonts w:ascii="Times New Roman" w:hAnsi="Times New Roman"/>
          <w:i/>
          <w:sz w:val="20"/>
          <w:szCs w:val="20"/>
        </w:rPr>
        <w:t xml:space="preserve"> </w:t>
      </w:r>
      <w:r w:rsidR="00D9093E" w:rsidRPr="00D9093E">
        <w:rPr>
          <w:rFonts w:ascii="Times New Roman" w:hAnsi="Times New Roman"/>
          <w:i/>
          <w:sz w:val="20"/>
          <w:szCs w:val="20"/>
          <w:lang w:val="en-US"/>
        </w:rPr>
        <w:t>Circular rotary movement</w:t>
      </w:r>
    </w:p>
    <w:p w14:paraId="5AFD229D" w14:textId="426AF26C" w:rsidR="00AF5918" w:rsidRPr="00D9093E" w:rsidRDefault="00AF5918" w:rsidP="00FB045F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AF5918">
        <w:rPr>
          <w:rFonts w:ascii="Times New Roman" w:hAnsi="Times New Roman"/>
          <w:b/>
          <w:sz w:val="20"/>
          <w:szCs w:val="20"/>
        </w:rPr>
        <w:t xml:space="preserve">Pola Gerakan </w:t>
      </w:r>
      <w:proofErr w:type="spellStart"/>
      <w:r w:rsidRPr="00AF5918">
        <w:rPr>
          <w:rFonts w:ascii="Times New Roman" w:hAnsi="Times New Roman"/>
          <w:b/>
          <w:sz w:val="20"/>
          <w:szCs w:val="20"/>
        </w:rPr>
        <w:t>Lidah</w:t>
      </w:r>
      <w:proofErr w:type="spellEnd"/>
    </w:p>
    <w:p w14:paraId="38520A8C" w14:textId="64C6CE01" w:rsidR="00FB045F" w:rsidRPr="00FB045F" w:rsidRDefault="00D9093E" w:rsidP="00FB045F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Gerakan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bagi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penting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roses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Terdapat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6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pola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merupak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suatu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roses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perkembangan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yang </w:t>
      </w:r>
      <w:proofErr w:type="spellStart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>secara</w:t>
      </w:r>
      <w:proofErr w:type="spellEnd"/>
      <w:r w:rsidRPr="00D9093E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 w:eastAsia="id-ID"/>
        </w:rPr>
        <w:t>berurutan</w:t>
      </w:r>
      <w:proofErr w:type="spellEnd"/>
      <w:r w:rsidR="00FB045F" w:rsidRPr="00FB04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 w:eastAsia="id-ID"/>
        </w:rPr>
        <w:t>berikut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:</w:t>
      </w:r>
      <w:r w:rsidRPr="00FB04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 xml:space="preserve">11 </w:t>
      </w:r>
      <w:r w:rsidRPr="00FB045F">
        <w:rPr>
          <w:rFonts w:ascii="Times New Roman" w:hAnsi="Times New Roman" w:cs="Times New Roman"/>
          <w:i/>
          <w:iCs/>
          <w:sz w:val="20"/>
          <w:szCs w:val="20"/>
          <w:lang w:val="en-US" w:eastAsia="id-ID"/>
        </w:rPr>
        <w:t>Suc</w:t>
      </w:r>
      <w:r w:rsidR="00FB045F" w:rsidRPr="00FB045F">
        <w:rPr>
          <w:rFonts w:ascii="Times New Roman" w:hAnsi="Times New Roman" w:cs="Times New Roman"/>
          <w:i/>
          <w:iCs/>
          <w:sz w:val="20"/>
          <w:szCs w:val="20"/>
          <w:lang w:val="en-US" w:eastAsia="id-ID"/>
        </w:rPr>
        <w:t>kling</w:t>
      </w:r>
      <w:r w:rsidR="00FB045F" w:rsidRPr="00FB045F">
        <w:rPr>
          <w:rFonts w:ascii="Times New Roman" w:hAnsi="Times New Roman" w:cs="Times New Roman"/>
          <w:sz w:val="20"/>
          <w:szCs w:val="20"/>
          <w:lang w:val="en-US" w:eastAsia="id-ID"/>
        </w:rPr>
        <w:t>,</w:t>
      </w:r>
      <w:r w:rsidR="00FB04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="00FB045F" w:rsidRPr="00FB045F">
        <w:rPr>
          <w:rFonts w:ascii="Times New Roman" w:hAnsi="Times New Roman"/>
          <w:i/>
          <w:sz w:val="20"/>
          <w:szCs w:val="20"/>
        </w:rPr>
        <w:t>Simple tongue protrusion, Sucking, Tongue lip elevation, Munching, Lateral tongue movements</w:t>
      </w:r>
    </w:p>
    <w:p w14:paraId="45DCB934" w14:textId="77777777" w:rsidR="00CB3E5C" w:rsidRPr="00CB3E5C" w:rsidRDefault="00AF5918" w:rsidP="00CB3E5C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CB3E5C">
        <w:rPr>
          <w:rFonts w:ascii="Times New Roman" w:hAnsi="Times New Roman"/>
          <w:b/>
          <w:sz w:val="20"/>
          <w:szCs w:val="20"/>
        </w:rPr>
        <w:t xml:space="preserve">Swallowing/ </w:t>
      </w:r>
      <w:proofErr w:type="spellStart"/>
      <w:r w:rsidRPr="00CB3E5C">
        <w:rPr>
          <w:rFonts w:ascii="Times New Roman" w:hAnsi="Times New Roman"/>
          <w:b/>
          <w:sz w:val="20"/>
          <w:szCs w:val="20"/>
        </w:rPr>
        <w:t>menelan</w:t>
      </w:r>
      <w:proofErr w:type="spellEnd"/>
    </w:p>
    <w:p w14:paraId="584BBF91" w14:textId="7E8ADEC4" w:rsidR="00CB3E5C" w:rsidRPr="00CB3E5C" w:rsidRDefault="00CB3E5C" w:rsidP="00CB3E5C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r w:rsidRPr="00CB3E5C">
        <w:rPr>
          <w:rFonts w:ascii="Times New Roman" w:hAnsi="Times New Roman"/>
          <w:sz w:val="20"/>
          <w:szCs w:val="20"/>
        </w:rPr>
        <w:t xml:space="preserve">Proses </w:t>
      </w:r>
      <w:proofErr w:type="spellStart"/>
      <w:r w:rsidRPr="00CB3E5C">
        <w:rPr>
          <w:rFonts w:ascii="Times New Roman" w:hAnsi="Times New Roman"/>
          <w:sz w:val="20"/>
          <w:szCs w:val="20"/>
        </w:rPr>
        <w:t>menelan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terdiri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dari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empat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yaitu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oral preparatory,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oral,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faring dan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esofageal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sebagai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berikut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:</w:t>
      </w:r>
      <w:r w:rsidRPr="00CB3E5C">
        <w:rPr>
          <w:rFonts w:ascii="Times New Roman" w:hAnsi="Times New Roman"/>
          <w:sz w:val="20"/>
          <w:szCs w:val="20"/>
          <w:vertAlign w:val="superscript"/>
        </w:rPr>
        <w:t xml:space="preserve">11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r w:rsidRPr="00CB3E5C">
        <w:rPr>
          <w:rFonts w:ascii="Times New Roman" w:hAnsi="Times New Roman"/>
          <w:i/>
          <w:sz w:val="20"/>
          <w:szCs w:val="20"/>
        </w:rPr>
        <w:t xml:space="preserve">oral preparatory,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oral,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faring, </w:t>
      </w:r>
      <w:proofErr w:type="spellStart"/>
      <w:r w:rsidRPr="00CB3E5C">
        <w:rPr>
          <w:rFonts w:ascii="Times New Roman" w:hAnsi="Times New Roman"/>
          <w:sz w:val="20"/>
          <w:szCs w:val="20"/>
        </w:rPr>
        <w:t>Fase</w:t>
      </w:r>
      <w:proofErr w:type="spellEnd"/>
      <w:r w:rsidRPr="00CB3E5C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B3E5C">
        <w:rPr>
          <w:rFonts w:ascii="Times New Roman" w:hAnsi="Times New Roman"/>
          <w:sz w:val="20"/>
          <w:szCs w:val="20"/>
        </w:rPr>
        <w:t>esofageal</w:t>
      </w:r>
      <w:proofErr w:type="spellEnd"/>
    </w:p>
    <w:p w14:paraId="18089038" w14:textId="77777777" w:rsidR="00E40F90" w:rsidRPr="00E40F90" w:rsidRDefault="00F96954" w:rsidP="00E40F90">
      <w:pPr>
        <w:pStyle w:val="ListParagraph"/>
        <w:numPr>
          <w:ilvl w:val="0"/>
          <w:numId w:val="21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>
        <w:rPr>
          <w:rFonts w:ascii="Times New Roman" w:hAnsi="Times New Roman"/>
          <w:b/>
          <w:sz w:val="20"/>
          <w:szCs w:val="20"/>
        </w:rPr>
        <w:t>Kontrol</w:t>
      </w:r>
      <w:proofErr w:type="spellEnd"/>
      <w:r>
        <w:rPr>
          <w:rFonts w:ascii="Times New Roman" w:hAnsi="Times New Roman"/>
          <w:b/>
          <w:sz w:val="20"/>
          <w:szCs w:val="20"/>
        </w:rPr>
        <w:t xml:space="preserve"> Saliva</w:t>
      </w:r>
    </w:p>
    <w:p w14:paraId="4A3F234E" w14:textId="026E7636" w:rsidR="00E40F90" w:rsidRPr="00E40F90" w:rsidRDefault="00E40F90" w:rsidP="00E40F90">
      <w:pPr>
        <w:pStyle w:val="ListParagraph"/>
        <w:spacing w:after="0" w:line="240" w:lineRule="auto"/>
        <w:ind w:left="284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E40F90">
        <w:rPr>
          <w:rFonts w:ascii="Times New Roman" w:hAnsi="Times New Roman"/>
          <w:sz w:val="20"/>
          <w:szCs w:val="20"/>
        </w:rPr>
        <w:t>Manusia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mensekresi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0.5-1.5 L saliva </w:t>
      </w:r>
      <w:proofErr w:type="spellStart"/>
      <w:r w:rsidRPr="00E40F90">
        <w:rPr>
          <w:rFonts w:ascii="Times New Roman" w:hAnsi="Times New Roman"/>
          <w:sz w:val="20"/>
          <w:szCs w:val="20"/>
        </w:rPr>
        <w:t>perhari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dan 0.5 ml saliva per </w:t>
      </w:r>
      <w:proofErr w:type="spellStart"/>
      <w:r w:rsidRPr="00E40F90">
        <w:rPr>
          <w:rFonts w:ascii="Times New Roman" w:hAnsi="Times New Roman"/>
          <w:sz w:val="20"/>
          <w:szCs w:val="20"/>
        </w:rPr>
        <w:t>menit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saat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tidur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. Karena </w:t>
      </w:r>
      <w:proofErr w:type="spellStart"/>
      <w:r w:rsidRPr="00E40F90">
        <w:rPr>
          <w:rFonts w:ascii="Times New Roman" w:hAnsi="Times New Roman"/>
          <w:sz w:val="20"/>
          <w:szCs w:val="20"/>
        </w:rPr>
        <w:t>banyaknya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jumlah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sekresi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E40F90">
        <w:rPr>
          <w:rFonts w:ascii="Times New Roman" w:hAnsi="Times New Roman"/>
          <w:sz w:val="20"/>
          <w:szCs w:val="20"/>
        </w:rPr>
        <w:t>dibutuhkan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banyak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koordinasi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gerakan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untuk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menelan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saliva </w:t>
      </w:r>
      <w:proofErr w:type="spellStart"/>
      <w:r w:rsidRPr="00E40F90">
        <w:rPr>
          <w:rFonts w:ascii="Times New Roman" w:hAnsi="Times New Roman"/>
          <w:sz w:val="20"/>
          <w:szCs w:val="20"/>
        </w:rPr>
        <w:t>maka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proses </w:t>
      </w:r>
      <w:proofErr w:type="spellStart"/>
      <w:r w:rsidRPr="00E40F90">
        <w:rPr>
          <w:rFonts w:ascii="Times New Roman" w:hAnsi="Times New Roman"/>
          <w:sz w:val="20"/>
          <w:szCs w:val="20"/>
        </w:rPr>
        <w:t>kontrol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saliva </w:t>
      </w:r>
      <w:proofErr w:type="spellStart"/>
      <w:r w:rsidRPr="00E40F90">
        <w:rPr>
          <w:rFonts w:ascii="Times New Roman" w:hAnsi="Times New Roman"/>
          <w:sz w:val="20"/>
          <w:szCs w:val="20"/>
        </w:rPr>
        <w:t>tidak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terjadi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secara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E40F90">
        <w:rPr>
          <w:rFonts w:ascii="Times New Roman" w:hAnsi="Times New Roman"/>
          <w:sz w:val="20"/>
          <w:szCs w:val="20"/>
        </w:rPr>
        <w:t>sadar</w:t>
      </w:r>
      <w:proofErr w:type="spellEnd"/>
      <w:r w:rsidRPr="00E40F90">
        <w:rPr>
          <w:rFonts w:ascii="Times New Roman" w:hAnsi="Times New Roman"/>
          <w:sz w:val="20"/>
          <w:szCs w:val="20"/>
        </w:rPr>
        <w:t xml:space="preserve">. </w:t>
      </w:r>
    </w:p>
    <w:p w14:paraId="0BFEAF4D" w14:textId="77777777" w:rsidR="00443580" w:rsidRDefault="00443580" w:rsidP="00E40F90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</w:p>
    <w:p w14:paraId="5EF14BF6" w14:textId="3D3DEECB" w:rsidR="00E40F90" w:rsidRDefault="00E40F90" w:rsidP="00E40F90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 w:eastAsia="id-ID"/>
        </w:rPr>
      </w:pPr>
      <w:r w:rsidRPr="00E40F90">
        <w:rPr>
          <w:rFonts w:ascii="Times New Roman" w:hAnsi="Times New Roman" w:cs="Times New Roman"/>
          <w:b/>
          <w:bCs/>
          <w:lang w:val="en-US" w:eastAsia="id-ID"/>
        </w:rPr>
        <w:t>FAKTOR YANG MEMPENGARUHI FUNGSI OROMOTOR</w:t>
      </w:r>
    </w:p>
    <w:p w14:paraId="5C2366C1" w14:textId="77777777" w:rsidR="00E40F90" w:rsidRPr="00E40F90" w:rsidRDefault="00E40F90" w:rsidP="00E40F90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lang w:val="en-US" w:eastAsia="id-ID"/>
        </w:rPr>
      </w:pPr>
      <w:r>
        <w:rPr>
          <w:rFonts w:ascii="Times New Roman" w:hAnsi="Times New Roman" w:cs="Times New Roman"/>
          <w:b/>
          <w:bCs/>
          <w:lang w:val="en-US" w:eastAsia="id-ID"/>
        </w:rPr>
        <w:tab/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Fungsi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oromotor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,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selai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ditingkatka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denga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pemberia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stimulasi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dan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latiha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, juga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dipengaruhi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oleh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faktor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lain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 xml:space="preserve">, </w:t>
      </w:r>
      <w:proofErr w:type="spellStart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diantaranya</w:t>
      </w:r>
      <w:proofErr w:type="spellEnd"/>
      <w:r w:rsidRPr="00E40F90">
        <w:rPr>
          <w:rFonts w:ascii="Times New Roman" w:hAnsi="Times New Roman" w:cs="Times New Roman"/>
          <w:color w:val="000000" w:themeColor="text1"/>
          <w:lang w:val="en-US" w:eastAsia="id-ID"/>
        </w:rPr>
        <w:t>:</w:t>
      </w:r>
      <w:r w:rsidRPr="00E40F90">
        <w:rPr>
          <w:rFonts w:ascii="Times New Roman" w:hAnsi="Times New Roman" w:cs="Times New Roman"/>
          <w:i/>
          <w:color w:val="000000" w:themeColor="text1"/>
          <w:vertAlign w:val="superscript"/>
          <w:lang w:val="en-US" w:eastAsia="id-ID"/>
        </w:rPr>
        <w:t xml:space="preserve"> </w:t>
      </w:r>
      <w:r w:rsidRPr="00E40F90">
        <w:rPr>
          <w:rFonts w:ascii="Times New Roman" w:hAnsi="Times New Roman" w:cs="Times New Roman"/>
          <w:iCs/>
          <w:color w:val="000000" w:themeColor="text1"/>
          <w:vertAlign w:val="superscript"/>
          <w:lang w:val="en-US" w:eastAsia="id-ID"/>
        </w:rPr>
        <w:t>1</w:t>
      </w:r>
      <w:hyperlink w:anchor="_ENREF_10" w:tooltip="Redstone, 2007 #24" w:history="1">
        <w:r w:rsidRPr="00E40F90">
          <w:rPr>
            <w:rStyle w:val="Hyperlink"/>
            <w:rFonts w:ascii="Times New Roman" w:hAnsi="Times New Roman" w:cs="Times New Roman"/>
            <w:iCs/>
            <w:color w:val="000000" w:themeColor="text1"/>
            <w:vertAlign w:val="superscript"/>
            <w:lang w:val="en-US" w:eastAsia="id-ID"/>
          </w:rPr>
          <w:t>4,15</w:t>
        </w:r>
      </w:hyperlink>
    </w:p>
    <w:p w14:paraId="41EC9DF0" w14:textId="77777777" w:rsidR="00FE1500" w:rsidRPr="00FE1500" w:rsidRDefault="00E40F90" w:rsidP="00FE1500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FE1500">
        <w:rPr>
          <w:rFonts w:ascii="Times New Roman" w:hAnsi="Times New Roman" w:cs="Times New Roman"/>
          <w:i/>
          <w:sz w:val="20"/>
          <w:szCs w:val="20"/>
          <w:lang w:val="en-US" w:eastAsia="id-ID"/>
        </w:rPr>
        <w:t xml:space="preserve">Structural alignments, </w:t>
      </w:r>
      <w:r w:rsidRPr="00FE1500">
        <w:rPr>
          <w:rFonts w:ascii="Times New Roman" w:hAnsi="Times New Roman"/>
          <w:sz w:val="20"/>
          <w:szCs w:val="20"/>
        </w:rPr>
        <w:t xml:space="preserve">Input </w:t>
      </w:r>
      <w:proofErr w:type="spellStart"/>
      <w:r w:rsidRPr="00FE1500">
        <w:rPr>
          <w:rFonts w:ascii="Times New Roman" w:hAnsi="Times New Roman"/>
          <w:sz w:val="20"/>
          <w:szCs w:val="20"/>
        </w:rPr>
        <w:t>sensori</w:t>
      </w:r>
      <w:proofErr w:type="spellEnd"/>
      <w:r w:rsidRPr="00FE1500">
        <w:rPr>
          <w:rFonts w:ascii="Times New Roman" w:hAnsi="Times New Roman"/>
          <w:sz w:val="20"/>
          <w:szCs w:val="20"/>
        </w:rPr>
        <w:t xml:space="preserve">-motor, Tonus </w:t>
      </w:r>
      <w:proofErr w:type="spellStart"/>
      <w:r w:rsidRPr="00FE1500">
        <w:rPr>
          <w:rFonts w:ascii="Times New Roman" w:hAnsi="Times New Roman"/>
          <w:sz w:val="20"/>
          <w:szCs w:val="20"/>
        </w:rPr>
        <w:t>otot</w:t>
      </w:r>
      <w:proofErr w:type="spellEnd"/>
      <w:r w:rsidRPr="00FE1500">
        <w:rPr>
          <w:rFonts w:ascii="Times New Roman" w:hAnsi="Times New Roman"/>
          <w:sz w:val="20"/>
          <w:szCs w:val="20"/>
        </w:rPr>
        <w:t xml:space="preserve"> dan </w:t>
      </w:r>
      <w:proofErr w:type="spellStart"/>
      <w:r w:rsidRPr="00FE1500">
        <w:rPr>
          <w:rFonts w:ascii="Times New Roman" w:hAnsi="Times New Roman"/>
          <w:sz w:val="20"/>
          <w:szCs w:val="20"/>
        </w:rPr>
        <w:t>pola</w:t>
      </w:r>
      <w:proofErr w:type="spellEnd"/>
      <w:r w:rsidRPr="00FE150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FE1500">
        <w:rPr>
          <w:rFonts w:ascii="Times New Roman" w:hAnsi="Times New Roman"/>
          <w:sz w:val="20"/>
          <w:szCs w:val="20"/>
        </w:rPr>
        <w:t>oromotor</w:t>
      </w:r>
      <w:proofErr w:type="spellEnd"/>
      <w:r w:rsidRPr="00FE1500">
        <w:rPr>
          <w:rFonts w:ascii="Times New Roman" w:hAnsi="Times New Roman"/>
          <w:sz w:val="20"/>
          <w:szCs w:val="20"/>
        </w:rPr>
        <w:t>,</w:t>
      </w:r>
      <w:r w:rsidR="00FE1500" w:rsidRPr="00FE150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E1500" w:rsidRPr="00FE1500">
        <w:rPr>
          <w:rFonts w:ascii="Times New Roman" w:hAnsi="Times New Roman"/>
          <w:sz w:val="20"/>
          <w:szCs w:val="20"/>
        </w:rPr>
        <w:t>Kondisi</w:t>
      </w:r>
      <w:proofErr w:type="spellEnd"/>
      <w:r w:rsidR="00FE1500" w:rsidRPr="00FE1500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E1500" w:rsidRPr="00FE1500">
        <w:rPr>
          <w:rFonts w:ascii="Times New Roman" w:hAnsi="Times New Roman"/>
          <w:sz w:val="20"/>
          <w:szCs w:val="20"/>
        </w:rPr>
        <w:t>medis</w:t>
      </w:r>
      <w:proofErr w:type="spellEnd"/>
      <w:r w:rsidR="00FE1500" w:rsidRPr="00FE1500">
        <w:rPr>
          <w:rFonts w:ascii="Times New Roman" w:hAnsi="Times New Roman"/>
          <w:sz w:val="20"/>
          <w:szCs w:val="20"/>
        </w:rPr>
        <w:t xml:space="preserve"> lain</w:t>
      </w:r>
    </w:p>
    <w:p w14:paraId="63BA4574" w14:textId="77777777" w:rsidR="0041230C" w:rsidRDefault="0041230C" w:rsidP="00FE1500">
      <w:pPr>
        <w:pStyle w:val="Heading2"/>
        <w:tabs>
          <w:tab w:val="left" w:pos="540"/>
        </w:tabs>
        <w:spacing w:line="240" w:lineRule="auto"/>
        <w:ind w:left="0" w:firstLine="0"/>
        <w:rPr>
          <w:b/>
          <w:bCs/>
          <w:sz w:val="22"/>
        </w:rPr>
      </w:pPr>
    </w:p>
    <w:p w14:paraId="26BD985F" w14:textId="6AF8BEBD" w:rsidR="00FE1500" w:rsidRDefault="00FE1500" w:rsidP="00FE1500">
      <w:pPr>
        <w:pStyle w:val="Heading2"/>
        <w:tabs>
          <w:tab w:val="left" w:pos="540"/>
        </w:tabs>
        <w:spacing w:line="240" w:lineRule="auto"/>
        <w:ind w:left="0" w:firstLine="0"/>
        <w:rPr>
          <w:b/>
          <w:bCs/>
          <w:sz w:val="22"/>
        </w:rPr>
      </w:pPr>
      <w:r w:rsidRPr="00FE1500">
        <w:rPr>
          <w:b/>
          <w:bCs/>
          <w:sz w:val="22"/>
        </w:rPr>
        <w:t>ASESMEN OROMOTOR</w:t>
      </w:r>
    </w:p>
    <w:p w14:paraId="436559B6" w14:textId="1A3135D4" w:rsidR="0041230C" w:rsidRPr="00FE1500" w:rsidRDefault="00FE1500" w:rsidP="00FE1500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lang w:val="id-ID"/>
        </w:rPr>
        <w:tab/>
      </w:r>
      <w:r w:rsidRPr="00FE1500">
        <w:rPr>
          <w:rFonts w:ascii="Times New Roman" w:hAnsi="Times New Roman" w:cs="Times New Roman"/>
          <w:sz w:val="20"/>
          <w:szCs w:val="20"/>
          <w:lang w:val="en-US"/>
        </w:rPr>
        <w:t>Pada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evaluasi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enilaian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d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lang w:val="en-US"/>
        </w:rPr>
        <w:t>tidaknya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 </w:t>
      </w:r>
      <w:r>
        <w:rPr>
          <w:rFonts w:ascii="Times New Roman" w:hAnsi="Times New Roman" w:cs="Times New Roman"/>
          <w:i/>
          <w:iCs/>
          <w:sz w:val="20"/>
          <w:szCs w:val="20"/>
          <w:lang w:val="en-US"/>
        </w:rPr>
        <w:t>abnormal</w:t>
      </w:r>
      <w:proofErr w:type="gramEnd"/>
      <w:r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 pattern 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41230C">
        <w:rPr>
          <w:rFonts w:ascii="Times New Roman" w:hAnsi="Times New Roman" w:cs="Times New Roman"/>
          <w:sz w:val="20"/>
          <w:szCs w:val="20"/>
          <w:lang w:val="en-US"/>
        </w:rPr>
        <w:t>bibir</w:t>
      </w:r>
      <w:proofErr w:type="spellEnd"/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="0041230C">
        <w:rPr>
          <w:rFonts w:ascii="Times New Roman" w:hAnsi="Times New Roman" w:cs="Times New Roman"/>
          <w:sz w:val="20"/>
          <w:szCs w:val="20"/>
          <w:lang w:val="en-US"/>
        </w:rPr>
        <w:t>lidah</w:t>
      </w:r>
      <w:proofErr w:type="spellEnd"/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="0041230C">
        <w:rPr>
          <w:rFonts w:ascii="Times New Roman" w:hAnsi="Times New Roman" w:cs="Times New Roman"/>
          <w:sz w:val="20"/>
          <w:szCs w:val="20"/>
          <w:lang w:val="en-US"/>
        </w:rPr>
        <w:t>rahang</w:t>
      </w:r>
      <w:proofErr w:type="spellEnd"/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 dan</w:t>
      </w:r>
      <w:r w:rsidR="003E7ED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 pipi/</w:t>
      </w:r>
      <w:proofErr w:type="spellStart"/>
      <w:r w:rsidR="0041230C">
        <w:rPr>
          <w:rFonts w:ascii="Times New Roman" w:hAnsi="Times New Roman" w:cs="Times New Roman"/>
          <w:sz w:val="20"/>
          <w:szCs w:val="20"/>
          <w:lang w:val="en-US"/>
        </w:rPr>
        <w:t>mukosa</w:t>
      </w:r>
      <w:proofErr w:type="spellEnd"/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3E7ED4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 buccal  </w:t>
      </w:r>
      <w:proofErr w:type="spellStart"/>
      <w:r w:rsidR="0041230C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="0041230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499FD6A2" w14:textId="509D4FEF" w:rsidR="00FE1500" w:rsidRPr="00FE1500" w:rsidRDefault="00FE1500" w:rsidP="00E60485">
      <w:pPr>
        <w:spacing w:line="240" w:lineRule="auto"/>
        <w:jc w:val="both"/>
        <w:rPr>
          <w:rFonts w:ascii="Times New Roman" w:hAnsi="Times New Roman" w:cs="Times New Roman"/>
          <w:iCs/>
          <w:sz w:val="20"/>
          <w:szCs w:val="20"/>
          <w:vertAlign w:val="superscript"/>
          <w:lang w:val="en-US"/>
        </w:rPr>
      </w:pP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ekspresi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wajah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bicara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menentukan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kemampuan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perlu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ditingkatkan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r w:rsidRPr="00FE1500">
        <w:rPr>
          <w:rFonts w:ascii="Times New Roman" w:hAnsi="Times New Roman" w:cs="Times New Roman"/>
          <w:i/>
          <w:sz w:val="20"/>
          <w:szCs w:val="20"/>
          <w:lang w:val="en-US"/>
        </w:rPr>
        <w:t>abnormal pattern</w:t>
      </w:r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E1500">
        <w:rPr>
          <w:rFonts w:ascii="Times New Roman" w:hAnsi="Times New Roman" w:cs="Times New Roman"/>
          <w:sz w:val="20"/>
          <w:szCs w:val="20"/>
          <w:lang w:val="en-US"/>
        </w:rPr>
        <w:t>perlu</w:t>
      </w:r>
      <w:proofErr w:type="spellEnd"/>
      <w:r w:rsidRPr="00FE150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inhibi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lih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ompensa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p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butuh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Namu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perl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perhati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dala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ontrol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ora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ruba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rgantu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onsisten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cair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beri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kni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>handling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peralat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gun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oleh </w:t>
      </w: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>caregiver.</w:t>
      </w:r>
      <w:r w:rsidRPr="00E60485">
        <w:rPr>
          <w:rFonts w:ascii="Times New Roman" w:hAnsi="Times New Roman" w:cs="Times New Roman"/>
          <w:iCs/>
          <w:sz w:val="20"/>
          <w:szCs w:val="20"/>
          <w:vertAlign w:val="superscript"/>
          <w:lang w:val="en-US"/>
        </w:rPr>
        <w:t>11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Pattern</w:t>
      </w:r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yang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terdapat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pada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struktur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oromotor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terdiri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dari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sebagai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proofErr w:type="spellStart"/>
      <w:proofErr w:type="gramStart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>berikut</w:t>
      </w:r>
      <w:proofErr w:type="spell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:</w:t>
      </w:r>
      <w:proofErr w:type="gramEnd"/>
      <w:r w:rsidRPr="00FE1500">
        <w:rPr>
          <w:rFonts w:ascii="Times New Roman" w:eastAsia="Calibri" w:hAnsi="Times New Roman" w:cs="Times New Roman"/>
          <w:iCs/>
          <w:sz w:val="20"/>
          <w:szCs w:val="20"/>
          <w:lang w:val="en-US"/>
        </w:rPr>
        <w:t xml:space="preserve"> </w:t>
      </w:r>
      <w:r w:rsidRPr="00FE1500">
        <w:rPr>
          <w:rFonts w:ascii="Times New Roman" w:eastAsia="Calibri" w:hAnsi="Times New Roman" w:cs="Times New Roman"/>
          <w:iCs/>
          <w:sz w:val="20"/>
          <w:szCs w:val="20"/>
          <w:vertAlign w:val="superscript"/>
          <w:lang w:val="en-US"/>
        </w:rPr>
        <w:t>11</w:t>
      </w:r>
    </w:p>
    <w:p w14:paraId="58B86427" w14:textId="77777777" w:rsidR="00762DE4" w:rsidRPr="00E60485" w:rsidRDefault="00FE1500" w:rsidP="00E60485">
      <w:pPr>
        <w:numPr>
          <w:ilvl w:val="0"/>
          <w:numId w:val="26"/>
        </w:numPr>
        <w:spacing w:after="0" w:line="240" w:lineRule="auto"/>
        <w:ind w:left="284" w:hanging="284"/>
        <w:jc w:val="both"/>
        <w:rPr>
          <w:rFonts w:ascii="Times New Roman" w:eastAsia="Calibri" w:hAnsi="Times New Roman" w:cs="Times New Roman"/>
          <w:b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Cheek patterns</w:t>
      </w:r>
    </w:p>
    <w:p w14:paraId="76312354" w14:textId="02357AE5" w:rsidR="00FE1500" w:rsidRPr="00FE1500" w:rsidRDefault="00FE1500" w:rsidP="00E60485">
      <w:pPr>
        <w:spacing w:after="0" w:line="240" w:lineRule="auto"/>
        <w:ind w:left="284"/>
        <w:jc w:val="both"/>
        <w:rPr>
          <w:rFonts w:ascii="Times New Roman" w:eastAsia="Calibri" w:hAnsi="Times New Roman" w:cs="Times New Roman"/>
          <w:b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Cheek pattern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normal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lah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proturs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retraks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kompres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Cheek pattern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yang abnormal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lah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hipotonu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hipertonu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tonus yang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fluktuatif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dan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disuse </w:t>
      </w:r>
      <w:proofErr w:type="spellStart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atrofi</w:t>
      </w:r>
      <w:proofErr w:type="spellEnd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. 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Hal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in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bias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juga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terliha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jaw, lip dan tongue pattern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abnormal.</w:t>
      </w:r>
    </w:p>
    <w:p w14:paraId="63E1516C" w14:textId="77777777" w:rsidR="00762DE4" w:rsidRPr="00E60485" w:rsidRDefault="00FE1500" w:rsidP="00E60485">
      <w:pPr>
        <w:numPr>
          <w:ilvl w:val="0"/>
          <w:numId w:val="26"/>
        </w:numPr>
        <w:spacing w:after="0" w:line="240" w:lineRule="auto"/>
        <w:ind w:left="284" w:hanging="284"/>
        <w:jc w:val="both"/>
        <w:rPr>
          <w:rFonts w:ascii="Times New Roman" w:eastAsia="Calibri" w:hAnsi="Times New Roman" w:cs="Times New Roman"/>
          <w:b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Drooling</w:t>
      </w:r>
    </w:p>
    <w:p w14:paraId="1EFC3D25" w14:textId="62B9972F" w:rsidR="00762DE4" w:rsidRPr="00E60485" w:rsidRDefault="00FE1500" w:rsidP="00D041B8">
      <w:pPr>
        <w:spacing w:after="0" w:line="240" w:lineRule="auto"/>
        <w:ind w:left="284"/>
        <w:jc w:val="both"/>
        <w:rPr>
          <w:rFonts w:ascii="Times New Roman" w:eastAsia="Calibri" w:hAnsi="Times New Roman" w:cs="Times New Roman"/>
          <w:b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Drooling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iakibatk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oleh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bnormallita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gram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pipi ,</w:t>
      </w:r>
      <w:proofErr w:type="gram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rahang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Agar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secar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efektif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ngontrol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sekres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saliva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ak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struktur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oral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haru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lakuk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penyesuai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teru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neru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r w:rsidRPr="00E60485">
        <w:rPr>
          <w:rFonts w:ascii="Times New Roman" w:eastAsia="Calibri" w:hAnsi="Times New Roman" w:cs="Times New Roman"/>
          <w:i/>
          <w:sz w:val="20"/>
          <w:szCs w:val="20"/>
          <w:lang w:val="en-US"/>
        </w:rPr>
        <w:t>Jaw Pattern</w:t>
      </w:r>
    </w:p>
    <w:p w14:paraId="59175BA2" w14:textId="738A62C6" w:rsidR="00FE1500" w:rsidRPr="00E60485" w:rsidRDefault="00FE1500" w:rsidP="00E60485">
      <w:pPr>
        <w:pStyle w:val="ListParagraph"/>
        <w:spacing w:after="0" w:line="240" w:lineRule="auto"/>
        <w:ind w:left="284"/>
        <w:jc w:val="both"/>
        <w:rPr>
          <w:rFonts w:ascii="Times New Roman" w:eastAsia="Calibri" w:hAnsi="Times New Roman" w:cs="Times New Roman"/>
          <w:b/>
          <w:i/>
          <w:sz w:val="20"/>
          <w:szCs w:val="20"/>
          <w:lang w:val="en-US"/>
        </w:rPr>
      </w:pPr>
      <w:r w:rsidRPr="00E60485">
        <w:rPr>
          <w:rFonts w:ascii="Times New Roman" w:eastAsia="Calibri" w:hAnsi="Times New Roman" w:cs="Times New Roman"/>
          <w:i/>
          <w:sz w:val="20"/>
          <w:szCs w:val="20"/>
          <w:lang w:val="en-US"/>
        </w:rPr>
        <w:t>Jaw pattern</w:t>
      </w:r>
      <w:r w:rsidRPr="00E6048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abnormal </w:t>
      </w:r>
      <w:proofErr w:type="spellStart"/>
      <w:r w:rsidRPr="00E60485">
        <w:rPr>
          <w:rFonts w:ascii="Times New Roman" w:eastAsia="Calibri" w:hAnsi="Times New Roman" w:cs="Times New Roman"/>
          <w:sz w:val="20"/>
          <w:szCs w:val="20"/>
          <w:lang w:val="en-US"/>
        </w:rPr>
        <w:t>adalah</w:t>
      </w:r>
      <w:proofErr w:type="spellEnd"/>
      <w:r w:rsidRPr="00E6048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E6048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eastAsia="Calibri" w:hAnsi="Times New Roman" w:cs="Times New Roman"/>
          <w:i/>
          <w:sz w:val="20"/>
          <w:szCs w:val="20"/>
          <w:lang w:val="en-US"/>
        </w:rPr>
        <w:t>jaw clonus, tonic bite reflex, jaw thrust, jaw retraction, dystonic jaw movement, dan bruxism.</w:t>
      </w:r>
    </w:p>
    <w:p w14:paraId="2A913D95" w14:textId="77777777" w:rsidR="00762DE4" w:rsidRPr="00E60485" w:rsidRDefault="00FE1500" w:rsidP="00E60485">
      <w:pPr>
        <w:numPr>
          <w:ilvl w:val="0"/>
          <w:numId w:val="26"/>
        </w:numPr>
        <w:spacing w:after="0" w:line="240" w:lineRule="auto"/>
        <w:ind w:left="284" w:hanging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Lip pattern</w:t>
      </w:r>
    </w:p>
    <w:p w14:paraId="1472E23D" w14:textId="0DAC6AFE" w:rsidR="00FE1500" w:rsidRPr="00FE1500" w:rsidRDefault="00FE1500" w:rsidP="00E60485">
      <w:pPr>
        <w:spacing w:after="0" w:line="240" w:lineRule="auto"/>
        <w:ind w:left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Lip pattern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abnormal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lah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lip tremor, lip </w:t>
      </w:r>
      <w:proofErr w:type="spellStart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retraksi</w:t>
      </w:r>
      <w:proofErr w:type="spellEnd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,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lip purse-string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asymetrical</w:t>
      </w:r>
      <w:proofErr w:type="spellEnd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 lip movement, hypotonic lip, dystonic lip movement, lip fasciculations</w:t>
      </w:r>
    </w:p>
    <w:p w14:paraId="58234491" w14:textId="77777777" w:rsidR="00762DE4" w:rsidRPr="00E60485" w:rsidRDefault="00FE1500" w:rsidP="00E60485">
      <w:pPr>
        <w:numPr>
          <w:ilvl w:val="0"/>
          <w:numId w:val="26"/>
        </w:numPr>
        <w:spacing w:after="0" w:line="240" w:lineRule="auto"/>
        <w:ind w:left="284" w:hanging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Swallowing pattern</w:t>
      </w:r>
    </w:p>
    <w:p w14:paraId="2DEC01CD" w14:textId="2CB2884A" w:rsidR="00FE1500" w:rsidRPr="00FE1500" w:rsidRDefault="00FE1500" w:rsidP="00E60485">
      <w:pPr>
        <w:spacing w:after="0" w:line="240" w:lineRule="auto"/>
        <w:ind w:left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nel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terjad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koordinas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nghisap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menel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bernafas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buruk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salah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satu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itandai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tersedak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</w:p>
    <w:p w14:paraId="24BB6F16" w14:textId="77777777" w:rsidR="00762DE4" w:rsidRPr="00E60485" w:rsidRDefault="00FE1500" w:rsidP="00E60485">
      <w:pPr>
        <w:numPr>
          <w:ilvl w:val="0"/>
          <w:numId w:val="26"/>
        </w:numPr>
        <w:spacing w:after="0" w:line="240" w:lineRule="auto"/>
        <w:ind w:left="284" w:hanging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Tongue pattern</w:t>
      </w:r>
    </w:p>
    <w:p w14:paraId="348D1B81" w14:textId="77777777" w:rsidR="00E60485" w:rsidRDefault="00FE1500" w:rsidP="00E60485">
      <w:pPr>
        <w:spacing w:after="0" w:line="240" w:lineRule="auto"/>
        <w:ind w:left="284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remor </w:t>
      </w:r>
      <w:proofErr w:type="spellStart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exaggerated tongue </w:t>
      </w:r>
      <w:proofErr w:type="spellStart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protursion</w:t>
      </w:r>
      <w:proofErr w:type="spellEnd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, tongue thrust, tongue retraction,</w:t>
      </w:r>
      <w:r w:rsidRPr="00FE150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asymmetrical tongue placement or movement, hypotonic tongue, dystonic tongue movement, </w:t>
      </w:r>
      <w:proofErr w:type="spellStart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>tonuge</w:t>
      </w:r>
      <w:proofErr w:type="spellEnd"/>
      <w:r w:rsidRPr="00FE1500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 fasciculations. </w:t>
      </w:r>
    </w:p>
    <w:p w14:paraId="0E60D515" w14:textId="1F283EE5" w:rsidR="0080158B" w:rsidRDefault="00E60485" w:rsidP="0086062F">
      <w:pPr>
        <w:spacing w:after="0" w:line="240" w:lineRule="auto"/>
        <w:ind w:firstLine="284"/>
        <w:jc w:val="both"/>
        <w:rPr>
          <w:rFonts w:ascii="Times New Roman" w:hAnsi="Times New Roman" w:cs="Times New Roman"/>
          <w:i/>
          <w:sz w:val="20"/>
          <w:szCs w:val="20"/>
          <w:lang w:val="en-US"/>
        </w:rPr>
      </w:pP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Hingg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l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 xml:space="preserve">tools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tanda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ila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fung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car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universal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gun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luru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Namu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berap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>tools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ri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gun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antaran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Pr="00E60485">
        <w:rPr>
          <w:rFonts w:ascii="Times New Roman" w:hAnsi="Times New Roman" w:cs="Times New Roman"/>
          <w:i/>
          <w:iCs/>
          <w:sz w:val="20"/>
          <w:szCs w:val="20"/>
          <w:lang w:val="en-US"/>
        </w:rPr>
        <w:t>Neonatal Oral-Motor Assessment Scale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(NOMAS), </w:t>
      </w:r>
      <w:r w:rsidRPr="00E60485">
        <w:rPr>
          <w:rFonts w:ascii="Times New Roman" w:hAnsi="Times New Roman" w:cs="Times New Roman"/>
          <w:i/>
          <w:iCs/>
          <w:sz w:val="20"/>
          <w:szCs w:val="20"/>
          <w:lang w:val="en-US"/>
        </w:rPr>
        <w:t>Schedule for Oral Motor Assessment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(SOMA)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r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tools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ila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emampu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86062F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="0080158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80158B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="0080158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80158B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="0080158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yait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 xml:space="preserve">The </w:t>
      </w:r>
      <w:proofErr w:type="gramStart"/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 xml:space="preserve">Eating </w:t>
      </w:r>
      <w:r w:rsidR="0080158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and</w:t>
      </w:r>
      <w:proofErr w:type="gramEnd"/>
      <w:r w:rsidR="0080158B">
        <w:rPr>
          <w:rFonts w:ascii="Times New Roman" w:hAnsi="Times New Roman" w:cs="Times New Roman"/>
          <w:i/>
          <w:sz w:val="20"/>
          <w:szCs w:val="20"/>
          <w:lang w:val="en-US"/>
        </w:rPr>
        <w:t xml:space="preserve"> Drinking  ability</w:t>
      </w:r>
    </w:p>
    <w:p w14:paraId="54100099" w14:textId="76F59AE5" w:rsidR="00E60485" w:rsidRPr="0086062F" w:rsidRDefault="00E60485" w:rsidP="0080158B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i/>
          <w:sz w:val="20"/>
          <w:szCs w:val="20"/>
          <w:lang w:val="en-US"/>
        </w:rPr>
        <w:t xml:space="preserve">Classification System 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>(EDACS).</w:t>
      </w:r>
      <w:r w:rsidRPr="00E60485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6,17</w:t>
      </w:r>
      <w:r w:rsidRPr="00E6048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</w:p>
    <w:p w14:paraId="780D2E11" w14:textId="012F11CF" w:rsidR="00E60485" w:rsidRPr="00E60485" w:rsidRDefault="00E60485" w:rsidP="00E60485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i/>
          <w:iCs/>
          <w:sz w:val="20"/>
          <w:szCs w:val="20"/>
          <w:lang w:val="en-US"/>
        </w:rPr>
        <w:t>The Eating and Drinking Ability Classification System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klasifikasi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eam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efisien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j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usi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3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ahu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terusn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Sellers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k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embang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lasifika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n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yat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realibilitasn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8</w:t>
      </w:r>
    </w:p>
    <w:p w14:paraId="2CAD321F" w14:textId="77777777" w:rsidR="00E60485" w:rsidRPr="00E60485" w:rsidRDefault="00E60485" w:rsidP="00E60485">
      <w:pPr>
        <w:numPr>
          <w:ilvl w:val="0"/>
          <w:numId w:val="27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Level </w:t>
      </w:r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ndir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m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efisien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anp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perbeda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m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ba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a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unta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kstu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anta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tap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elol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rbaga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ca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kstu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B689121" w14:textId="77777777" w:rsidR="00E60485" w:rsidRPr="00E60485" w:rsidRDefault="00E60485" w:rsidP="00E60485">
      <w:pPr>
        <w:numPr>
          <w:ilvl w:val="0"/>
          <w:numId w:val="27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Level </w:t>
      </w:r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I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m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dan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rsis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lebi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any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wakt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butuh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yelesai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banding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m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bay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elol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rbaga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ca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kstu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tap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a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>/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untah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ekstu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anta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74B6CB6" w14:textId="1A434072" w:rsidR="000E3DFA" w:rsidRDefault="00E60485" w:rsidP="00E60485">
      <w:pPr>
        <w:numPr>
          <w:ilvl w:val="0"/>
          <w:numId w:val="27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Level </w:t>
      </w:r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II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eberap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eterbatas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eam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efisien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atu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cair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ali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ce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r w:rsidR="000E3DFA">
        <w:rPr>
          <w:rFonts w:ascii="Times New Roman" w:hAnsi="Times New Roman" w:cs="Times New Roman"/>
          <w:sz w:val="20"/>
          <w:szCs w:val="20"/>
          <w:lang w:val="en-US"/>
        </w:rPr>
        <w:t>an</w:t>
      </w:r>
      <w:proofErr w:type="spellEnd"/>
      <w:r w:rsidR="000E3DF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0E3DFA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="000E3DF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0E3DFA">
        <w:rPr>
          <w:rFonts w:ascii="Times New Roman" w:hAnsi="Times New Roman" w:cs="Times New Roman"/>
          <w:sz w:val="20"/>
          <w:szCs w:val="20"/>
          <w:lang w:val="en-US"/>
        </w:rPr>
        <w:t>kuantitas</w:t>
      </w:r>
      <w:proofErr w:type="spellEnd"/>
      <w:r w:rsidR="00E86E49">
        <w:rPr>
          <w:rFonts w:ascii="Times New Roman" w:hAnsi="Times New Roman" w:cs="Times New Roman"/>
          <w:sz w:val="20"/>
          <w:szCs w:val="20"/>
          <w:lang w:val="en-US"/>
        </w:rPr>
        <w:t xml:space="preserve"> dan   </w:t>
      </w:r>
      <w:proofErr w:type="spellStart"/>
      <w:r w:rsidR="00E86E49">
        <w:rPr>
          <w:rFonts w:ascii="Times New Roman" w:hAnsi="Times New Roman" w:cs="Times New Roman"/>
          <w:sz w:val="20"/>
          <w:szCs w:val="20"/>
          <w:lang w:val="en-US"/>
        </w:rPr>
        <w:t>tekstur</w:t>
      </w:r>
      <w:proofErr w:type="spellEnd"/>
      <w:r w:rsidR="00E86E49">
        <w:rPr>
          <w:rFonts w:ascii="Times New Roman" w:hAnsi="Times New Roman" w:cs="Times New Roman"/>
          <w:sz w:val="20"/>
          <w:szCs w:val="20"/>
          <w:lang w:val="en-US"/>
        </w:rPr>
        <w:t xml:space="preserve">     </w:t>
      </w:r>
      <w:proofErr w:type="spellStart"/>
      <w:r w:rsidR="00E86E49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="00E86E49">
        <w:rPr>
          <w:rFonts w:ascii="Times New Roman" w:hAnsi="Times New Roman" w:cs="Times New Roman"/>
          <w:sz w:val="20"/>
          <w:szCs w:val="20"/>
          <w:lang w:val="en-US"/>
        </w:rPr>
        <w:t xml:space="preserve">    yang</w:t>
      </w:r>
    </w:p>
    <w:p w14:paraId="45944580" w14:textId="31B937D0" w:rsidR="00E60485" w:rsidRPr="00E60485" w:rsidRDefault="00E60485" w:rsidP="000E3DFA">
      <w:pPr>
        <w:spacing w:after="0" w:line="240" w:lineRule="auto"/>
        <w:ind w:left="28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lastRenderedPageBreak/>
        <w:t>menantang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43B2746" w14:textId="77777777" w:rsidR="00E60485" w:rsidRPr="00E60485" w:rsidRDefault="00E60485" w:rsidP="00E60485">
      <w:pPr>
        <w:numPr>
          <w:ilvl w:val="0"/>
          <w:numId w:val="27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Level </w:t>
      </w:r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IV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Risiko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keam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ignifi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idak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el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anp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risiko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spira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Pemberi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oral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mungkin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ihalus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tau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bubur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627AC9C" w14:textId="08C5D2FC" w:rsidR="00FE1500" w:rsidRDefault="00E60485" w:rsidP="00443580">
      <w:pPr>
        <w:numPr>
          <w:ilvl w:val="0"/>
          <w:numId w:val="27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Level </w:t>
      </w:r>
      <w:proofErr w:type="gramStart"/>
      <w:r w:rsidRPr="00E60485">
        <w:rPr>
          <w:rFonts w:ascii="Times New Roman" w:hAnsi="Times New Roman" w:cs="Times New Roman"/>
          <w:sz w:val="20"/>
          <w:szCs w:val="20"/>
          <w:lang w:val="en-US"/>
        </w:rPr>
        <w:t>V :</w:t>
      </w:r>
      <w:proofErr w:type="gram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Resiko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tingg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aspirasi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a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inum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gunakan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tode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60485">
        <w:rPr>
          <w:rFonts w:ascii="Times New Roman" w:hAnsi="Times New Roman" w:cs="Times New Roman"/>
          <w:i/>
          <w:iCs/>
          <w:sz w:val="20"/>
          <w:szCs w:val="20"/>
          <w:lang w:val="en-US"/>
        </w:rPr>
        <w:t>tube-feeding</w:t>
      </w:r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mengelola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E60485">
        <w:rPr>
          <w:rFonts w:ascii="Times New Roman" w:hAnsi="Times New Roman" w:cs="Times New Roman"/>
          <w:sz w:val="20"/>
          <w:szCs w:val="20"/>
          <w:lang w:val="en-US"/>
        </w:rPr>
        <w:t>sedikit</w:t>
      </w:r>
      <w:proofErr w:type="spellEnd"/>
      <w:r w:rsidRPr="00E60485">
        <w:rPr>
          <w:rFonts w:ascii="Times New Roman" w:hAnsi="Times New Roman" w:cs="Times New Roman"/>
          <w:sz w:val="20"/>
          <w:szCs w:val="20"/>
          <w:lang w:val="en-US"/>
        </w:rPr>
        <w:t xml:space="preserve"> rasa dan aroma</w:t>
      </w:r>
      <w:r w:rsidRPr="00E60485">
        <w:rPr>
          <w:rFonts w:ascii="Times New Roman" w:hAnsi="Times New Roman" w:cs="Times New Roman"/>
          <w:b/>
          <w:bCs/>
          <w:sz w:val="20"/>
          <w:szCs w:val="20"/>
          <w:lang w:val="en-US"/>
        </w:rPr>
        <w:t>.</w:t>
      </w:r>
    </w:p>
    <w:p w14:paraId="1080EE2D" w14:textId="77777777" w:rsidR="00443580" w:rsidRDefault="00443580" w:rsidP="00443580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288F469C" w14:textId="4A71F2EB" w:rsidR="00443580" w:rsidRPr="00443580" w:rsidRDefault="00443580" w:rsidP="00443580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443580">
        <w:rPr>
          <w:rFonts w:ascii="Times New Roman" w:hAnsi="Times New Roman" w:cs="Times New Roman"/>
          <w:b/>
          <w:bCs/>
          <w:lang w:val="en-US"/>
        </w:rPr>
        <w:t>DISFUNGSI OROMOTOR PADA PALSI SEREBRAL</w:t>
      </w:r>
    </w:p>
    <w:p w14:paraId="6C5BA584" w14:textId="77777777" w:rsidR="00443580" w:rsidRPr="00443580" w:rsidRDefault="00443580" w:rsidP="00443580">
      <w:pPr>
        <w:autoSpaceDE w:val="0"/>
        <w:autoSpaceDN w:val="0"/>
        <w:adjustRightInd w:val="0"/>
        <w:spacing w:after="0" w:line="240" w:lineRule="auto"/>
        <w:ind w:firstLine="567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romotor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anak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eng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biasany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terjad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bera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.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tersebu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isebab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oleh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adany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:</w:t>
      </w:r>
    </w:p>
    <w:p w14:paraId="274F34DF" w14:textId="03441094" w:rsidR="00443580" w:rsidRPr="00443580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Reflex </w:t>
      </w:r>
      <w:r w:rsidR="0064083E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primitive. 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hilangny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inhibi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ortik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proofErr w:type="gram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yebab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unculnya</w:t>
      </w:r>
      <w:proofErr w:type="spellEnd"/>
      <w:proofErr w:type="gram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efleks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rimitif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romotor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yaitu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r w:rsidRPr="00443580">
        <w:rPr>
          <w:rFonts w:ascii="Times New Roman" w:eastAsia="MyriadPro-Regular" w:hAnsi="Times New Roman" w:cs="Times New Roman"/>
          <w:i/>
          <w:color w:val="000000"/>
          <w:sz w:val="20"/>
          <w:szCs w:val="20"/>
          <w:lang w:val="en-US"/>
        </w:rPr>
        <w:t>tonic bite reflex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dan </w:t>
      </w:r>
      <w:r w:rsidRPr="00443580">
        <w:rPr>
          <w:rFonts w:ascii="Times New Roman" w:eastAsia="MyriadPro-Regular" w:hAnsi="Times New Roman" w:cs="Times New Roman"/>
          <w:i/>
          <w:color w:val="000000"/>
          <w:sz w:val="20"/>
          <w:szCs w:val="20"/>
          <w:lang w:val="en-US"/>
        </w:rPr>
        <w:t>tongue thrust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. Anak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eng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tonic bite reflex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etap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a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galam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sulit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mbuk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ulu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tik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efleks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uncu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akiba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treshold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end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tik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terjaid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timula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taktil.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vertAlign w:val="superscript"/>
          <w:lang w:val="en-US"/>
        </w:rPr>
        <w:t>2,5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</w:p>
    <w:p w14:paraId="5C1025A2" w14:textId="24212A83" w:rsidR="0064083E" w:rsidRPr="0064083E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ningkat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tonus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dan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pastisitas</w:t>
      </w:r>
      <w:proofErr w:type="spellEnd"/>
      <w:r w:rsidR="0064083E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. </w:t>
      </w:r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Pada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uatu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eliti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idapatk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bahwa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terdapa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hipersensitivita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gunyah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asie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Hal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in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iakibatk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oleh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adanya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ingkat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akiba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veraktivita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Ɣ motor neuron.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pastisita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terjad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emporalis dan </w:t>
      </w:r>
      <w:proofErr w:type="spellStart"/>
      <w:proofErr w:type="gram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assetter.Spastisitas</w:t>
      </w:r>
      <w:proofErr w:type="spellEnd"/>
      <w:proofErr w:type="gram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tot-oto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ngunyah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asie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ngganggu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aktivita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ehari-har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epert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nyika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gig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mbersihk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rongga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oral dan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aat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mberi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ak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er oral.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Tatalaksana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pastisita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liput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terap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restoratif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yesuai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oklus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gguna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r w:rsidRPr="00443580">
        <w:rPr>
          <w:rFonts w:ascii="Times New Roman" w:eastAsia="Calibri" w:hAnsi="Times New Roman" w:cs="Times New Roman"/>
          <w:i/>
          <w:sz w:val="20"/>
          <w:szCs w:val="20"/>
          <w:lang w:val="en-US"/>
        </w:rPr>
        <w:t>oral splints,</w:t>
      </w:r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dikamentosa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encabutan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gig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Pada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kasu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lebih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arah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>dibutuhkan</w:t>
      </w:r>
      <w:proofErr w:type="spellEnd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 </w:t>
      </w:r>
      <w:proofErr w:type="spellStart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>tatalaksana</w:t>
      </w:r>
      <w:proofErr w:type="spellEnd"/>
      <w:proofErr w:type="gramEnd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  </w:t>
      </w:r>
      <w:proofErr w:type="spellStart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>multidisiplin</w:t>
      </w:r>
      <w:proofErr w:type="spellEnd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    </w:t>
      </w:r>
      <w:proofErr w:type="spellStart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>meliputi</w:t>
      </w:r>
      <w:proofErr w:type="spellEnd"/>
      <w:r w:rsidR="0080158B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</w:p>
    <w:p w14:paraId="79F038A7" w14:textId="2A21244C" w:rsidR="00443580" w:rsidRPr="00443580" w:rsidRDefault="00443580" w:rsidP="00443580">
      <w:pPr>
        <w:autoSpaceDE w:val="0"/>
        <w:autoSpaceDN w:val="0"/>
        <w:adjustRightInd w:val="0"/>
        <w:spacing w:after="0" w:line="240" w:lineRule="auto"/>
        <w:ind w:left="284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okter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pesiali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anak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okter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spesialis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rehabilitas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medik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psikiatr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okter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gigi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dokter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>bedah</w:t>
      </w:r>
      <w:proofErr w:type="spellEnd"/>
      <w:r w:rsidRPr="00443580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mulut.</w:t>
      </w:r>
      <w:r w:rsidRPr="00443580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1</w:t>
      </w:r>
      <w:hyperlink w:anchor="_ENREF_14" w:tooltip="Yoshida, 2004 #38" w:history="1">
        <w:r w:rsidRPr="00443580">
          <w:rPr>
            <w:rFonts w:ascii="Times New Roman" w:eastAsia="Calibri" w:hAnsi="Times New Roman" w:cs="Times New Roman"/>
            <w:sz w:val="20"/>
            <w:szCs w:val="20"/>
            <w:vertAlign w:val="superscript"/>
            <w:lang w:val="en-US"/>
          </w:rPr>
          <w:t>9</w:t>
        </w:r>
      </w:hyperlink>
    </w:p>
    <w:p w14:paraId="788668D5" w14:textId="6801224C" w:rsidR="00443580" w:rsidRPr="00443580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lemah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ahang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.</w:t>
      </w:r>
      <w:r w:rsidR="0064083E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bu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tud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oleh santos et al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ila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kuat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nguny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(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masseter dan temporal)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gguna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EM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aa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osi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ggigi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aksimum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,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idapat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bahw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anak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eng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al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rebr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milik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lemah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nguny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.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lemah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nguny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in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isebabk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oleh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level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ortikal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dan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to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itu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sendiri.</w:t>
      </w:r>
      <w:r w:rsidRPr="00443580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20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vertAlign w:val="superscript"/>
          <w:lang w:val="en-US"/>
        </w:rPr>
        <w:t xml:space="preserve"> </w:t>
      </w:r>
    </w:p>
    <w:p w14:paraId="5770A738" w14:textId="77777777" w:rsidR="00443580" w:rsidRPr="00443580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ongg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oral.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pada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rongg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oral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apat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terjad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iantarany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asal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ig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elig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sepert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aries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entis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ar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, malalignment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ig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elig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dan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angg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rtumbuh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rahang.</w:t>
      </w:r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vertAlign w:val="superscript"/>
          <w:lang w:val="en-US"/>
        </w:rPr>
        <w:t>21</w:t>
      </w:r>
    </w:p>
    <w:p w14:paraId="17CBE24B" w14:textId="77777777" w:rsidR="00443580" w:rsidRPr="00443580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aloklu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gigi</w:t>
      </w:r>
      <w:proofErr w:type="spellEnd"/>
    </w:p>
    <w:p w14:paraId="6138DA1C" w14:textId="77777777" w:rsidR="00443580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terlambat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perkembang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oromotor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diantaranya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emampu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hisap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lemah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, dan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koordinasi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kanisme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menelan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 xml:space="preserve"> yang </w:t>
      </w:r>
      <w:proofErr w:type="spellStart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buruk</w:t>
      </w:r>
      <w:proofErr w:type="spellEnd"/>
      <w:r w:rsidRPr="00443580"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  <w:t>.</w:t>
      </w:r>
    </w:p>
    <w:p w14:paraId="0D0D4D2A" w14:textId="77777777" w:rsidR="0064083E" w:rsidRPr="0064083E" w:rsidRDefault="00443580" w:rsidP="0064083E">
      <w:pPr>
        <w:numPr>
          <w:ilvl w:val="0"/>
          <w:numId w:val="29"/>
        </w:num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ascii="Times New Roman" w:eastAsia="MyriadPro-Regular" w:hAnsi="Times New Roman" w:cs="Times New Roman"/>
          <w:color w:val="000000"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espo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hipersensitif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hadap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nsa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ab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mperatu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i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alam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kita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ongg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oral.</w:t>
      </w:r>
      <w:r w:rsidRPr="0064083E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 xml:space="preserve">  </w:t>
      </w:r>
    </w:p>
    <w:p w14:paraId="07839962" w14:textId="77777777" w:rsidR="0064083E" w:rsidRDefault="0064083E" w:rsidP="0064083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4100948C" w14:textId="43C213EF" w:rsidR="0064083E" w:rsidRPr="0064083E" w:rsidRDefault="0064083E" w:rsidP="0064083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  <w:r w:rsidRPr="0064083E">
        <w:rPr>
          <w:rFonts w:ascii="Times New Roman" w:eastAsia="Calibri" w:hAnsi="Times New Roman" w:cs="Times New Roman"/>
          <w:b/>
          <w:bCs/>
          <w:lang w:val="en-US"/>
        </w:rPr>
        <w:t>GAMBARAN KLINIS DISFUNGSI OROMOTOR PADA PALSI SEREBRAL</w:t>
      </w:r>
    </w:p>
    <w:p w14:paraId="007C9187" w14:textId="77777777" w:rsidR="0064083E" w:rsidRPr="0064083E" w:rsidRDefault="0064083E" w:rsidP="0064083E">
      <w:pPr>
        <w:autoSpaceDE w:val="0"/>
        <w:autoSpaceDN w:val="0"/>
        <w:adjustRightInd w:val="0"/>
        <w:spacing w:after="0"/>
        <w:ind w:firstLine="540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Gambar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pesif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sfung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oromoto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uru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truktu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ulu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:</w:t>
      </w:r>
      <w:r w:rsidRPr="0064083E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7</w:t>
      </w:r>
    </w:p>
    <w:p w14:paraId="45E78A23" w14:textId="77777777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  <w:t>Rahang</w:t>
      </w:r>
      <w:proofErr w:type="spellEnd"/>
    </w:p>
    <w:p w14:paraId="5EAB2CFE" w14:textId="04E9CE4E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nak-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n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mu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pe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i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unjuk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tidakstabil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aha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gakibat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kurangny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resi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mandiri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anggu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stabil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runku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pal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aren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abnorm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cenderu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mengaruh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tabilisa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aha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..</w:t>
      </w:r>
      <w:proofErr w:type="gramEnd"/>
    </w:p>
    <w:p w14:paraId="14614A5F" w14:textId="77777777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  <w:t>Lidah</w:t>
      </w:r>
      <w:proofErr w:type="spellEnd"/>
    </w:p>
    <w:p w14:paraId="736EE4F1" w14:textId="189C43DB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Fung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norm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i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indikasi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terbatas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jangkau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nurun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ekuat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Tonus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norm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mpengaruh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luru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pad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nak-an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unilateral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hany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at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i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Tonus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lebih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gakibat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istirah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osi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tar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Pad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n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i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lepa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aha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lai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it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lid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jau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ar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garis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ng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ingkal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uli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d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..</w:t>
      </w:r>
      <w:proofErr w:type="gramEnd"/>
    </w:p>
    <w:p w14:paraId="6138DBEE" w14:textId="77777777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  <w:t>Bibir</w:t>
      </w:r>
      <w:proofErr w:type="spellEnd"/>
    </w:p>
    <w:p w14:paraId="5D5A20B6" w14:textId="320E491A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Tonus abnormal pad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aw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mpengaruh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baga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er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Tonus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lebih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i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kita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pipi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kai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past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yebab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tar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dang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onus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kura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kai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hipoton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ghasil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ostu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ulut-terbuk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a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istirah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Karena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n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skinet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unjuk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oto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campur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salah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at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ambar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lini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in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s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jad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amat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nutup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, </w:t>
      </w:r>
      <w:r w:rsidRPr="0064083E">
        <w:rPr>
          <w:rFonts w:ascii="Times New Roman" w:eastAsia="Calibri" w:hAnsi="Times New Roman" w:cs="Times New Roman"/>
          <w:i/>
          <w:iCs/>
          <w:sz w:val="20"/>
          <w:szCs w:val="20"/>
          <w:lang w:val="en-US"/>
        </w:rPr>
        <w:t>rounding, retraction</w:t>
      </w:r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bi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erbata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proofErr w:type="gram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ing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mpengaruhi</w:t>
      </w:r>
      <w:proofErr w:type="spellEnd"/>
      <w:proofErr w:type="gram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roduk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uar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icar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</w:p>
    <w:p w14:paraId="26A47EEE" w14:textId="77777777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i/>
          <w:iCs/>
          <w:sz w:val="20"/>
          <w:szCs w:val="20"/>
          <w:lang w:val="en-US"/>
        </w:rPr>
      </w:pPr>
      <w:r w:rsidRPr="0064083E">
        <w:rPr>
          <w:rFonts w:ascii="Times New Roman" w:eastAsia="Calibri" w:hAnsi="Times New Roman" w:cs="Times New Roman"/>
          <w:b/>
          <w:bCs/>
          <w:i/>
          <w:iCs/>
          <w:sz w:val="20"/>
          <w:szCs w:val="20"/>
          <w:lang w:val="en-US"/>
        </w:rPr>
        <w:t>Soft palate</w:t>
      </w:r>
    </w:p>
    <w:p w14:paraId="0FA64369" w14:textId="77777777" w:rsidR="0064083E" w:rsidRPr="0064083E" w:rsidRDefault="0064083E" w:rsidP="00CA495F">
      <w:pPr>
        <w:autoSpaceDE w:val="0"/>
        <w:autoSpaceDN w:val="0"/>
        <w:adjustRightInd w:val="0"/>
        <w:spacing w:after="0" w:line="240" w:lineRule="auto"/>
        <w:ind w:firstLine="540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Individ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eng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al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rebra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athetoid (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skineti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)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rnah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itemu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unjuk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velopharynge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variabe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tidak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cukup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nutup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lam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bicar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nurun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kontrol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kanisme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velopharynge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dap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enyebab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ganggu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esonan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elam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berbicara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(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hiper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- dan/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atau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hiponasalitas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) dan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regurgitasi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nasal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saat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pemberi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makan</w:t>
      </w:r>
      <w:proofErr w:type="spellEnd"/>
      <w:r w:rsidRPr="0064083E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</w:p>
    <w:p w14:paraId="782BE202" w14:textId="77777777" w:rsidR="00CA495F" w:rsidRDefault="00CA495F" w:rsidP="00CA495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id-ID"/>
        </w:rPr>
      </w:pPr>
    </w:p>
    <w:p w14:paraId="53263F38" w14:textId="702AE89A" w:rsidR="00CA495F" w:rsidRDefault="00CA495F" w:rsidP="00CA495F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 w:eastAsia="id-ID"/>
        </w:rPr>
      </w:pPr>
      <w:r w:rsidRPr="00CA495F">
        <w:rPr>
          <w:rFonts w:ascii="Times New Roman" w:hAnsi="Times New Roman" w:cs="Times New Roman"/>
          <w:b/>
          <w:bCs/>
          <w:lang w:val="en-US" w:eastAsia="id-ID"/>
        </w:rPr>
        <w:t>KONDISI TERKAIT DISFUNGSI OROMOTOR</w:t>
      </w:r>
    </w:p>
    <w:p w14:paraId="701C69FB" w14:textId="77777777" w:rsidR="00CA495F" w:rsidRPr="00CA495F" w:rsidRDefault="00CA495F" w:rsidP="00CA495F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di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kai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antara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:</w:t>
      </w:r>
    </w:p>
    <w:p w14:paraId="0D1ABBCC" w14:textId="77777777" w:rsidR="00CA495F" w:rsidRPr="00CA495F" w:rsidRDefault="00CA495F" w:rsidP="00CA495F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Disfagia</w:t>
      </w:r>
      <w:proofErr w:type="spellEnd"/>
    </w:p>
    <w:p w14:paraId="29631ACC" w14:textId="77777777" w:rsidR="00A82C4C" w:rsidRDefault="00CA495F" w:rsidP="00A82C4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rup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salah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any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ak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ontribu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hadap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ag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-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adi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fisi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a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ase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, fari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upu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esofagu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ase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lastRenderedPageBreak/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gantu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ampi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pipi,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gangg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trukt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flek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rsist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ra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ndo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cangki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ump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i anterior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il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gisap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ur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koordin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anj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uny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ru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ropu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anterior-posterior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sis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i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te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ghindar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kst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ten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lai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ru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siko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spir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aren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 yang buruk.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7</w:t>
      </w:r>
    </w:p>
    <w:p w14:paraId="7005BD18" w14:textId="7F884244" w:rsidR="00CA495F" w:rsidRPr="00CA495F" w:rsidRDefault="00CA495F" w:rsidP="00A82C4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-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ignifi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cenderu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njuk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sa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dang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berap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mpa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d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njuk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terampi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mberi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eku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banding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-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otor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t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-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i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perkenal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d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i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s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anj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alam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al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kst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d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sekuen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ag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any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lapor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mas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rtumbu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status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iz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ur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mberi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lalu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l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ur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wak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anj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memendek.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7</w:t>
      </w:r>
    </w:p>
    <w:p w14:paraId="24E1CA7C" w14:textId="77777777" w:rsidR="00A82C4C" w:rsidRDefault="00CA495F" w:rsidP="00CA495F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b/>
          <w:bCs/>
          <w:i/>
          <w:sz w:val="20"/>
          <w:szCs w:val="20"/>
          <w:lang w:val="en-US" w:eastAsia="id-ID"/>
        </w:rPr>
        <w:t>Drooling</w:t>
      </w:r>
    </w:p>
    <w:p w14:paraId="7A5A131D" w14:textId="77777777" w:rsidR="00CA495F" w:rsidRPr="00CA495F" w:rsidRDefault="00CA495F" w:rsidP="00A82C4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Drooling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ur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nsitiv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ur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mamp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ib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lem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lip seal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eku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ost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lem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stabil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pengaruh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CA495F">
        <w:rPr>
          <w:rFonts w:ascii="Times New Roman" w:hAnsi="Times New Roman" w:cs="Times New Roman"/>
          <w:i/>
          <w:iCs/>
          <w:sz w:val="20"/>
          <w:szCs w:val="20"/>
          <w:lang w:val="en-US" w:eastAsia="id-ID"/>
        </w:rPr>
        <w:t>lip closure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uap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ndo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pu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eliti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cat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ahw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cenderu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alam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ru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kua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ordin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ar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ru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mbentu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najem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ru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utup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ibir.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,24</w:t>
      </w:r>
    </w:p>
    <w:p w14:paraId="3455A5B3" w14:textId="77777777" w:rsidR="00CA495F" w:rsidRPr="00CA495F" w:rsidRDefault="00CA495F" w:rsidP="00A82C4C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pemberian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makan</w:t>
      </w:r>
      <w:proofErr w:type="spellEnd"/>
    </w:p>
    <w:p w14:paraId="54C2A62F" w14:textId="3DE3E0E8" w:rsidR="00CA495F" w:rsidRPr="00CA495F" w:rsidRDefault="00CA495F" w:rsidP="00A82C4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jar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-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alam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engaruh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mberi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mberi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kai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ur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nsitiv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olus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uny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gerak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lem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)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lip seal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eku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loklu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pastis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uny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ur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mamp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</w:p>
    <w:p w14:paraId="1A3CE7F6" w14:textId="77777777" w:rsidR="00CA495F" w:rsidRPr="00CA495F" w:rsidRDefault="00CA495F" w:rsidP="00A82C4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Disartria</w:t>
      </w:r>
      <w:proofErr w:type="spellEnd"/>
    </w:p>
    <w:p w14:paraId="2D9B916C" w14:textId="77777777" w:rsidR="00CA495F" w:rsidRPr="00CA495F" w:rsidRDefault="00CA495F" w:rsidP="00A82C4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Karen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ilik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trukt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m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ubu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u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t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ag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heran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jangka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cepa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tonus,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ordin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milik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mplik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mamp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hasil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jel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neuromuskule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ekseku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i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kait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. Anak-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njuk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terliba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mu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ubsiste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otor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spir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on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sonan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roso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).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7</w:t>
      </w:r>
    </w:p>
    <w:p w14:paraId="4426B9E5" w14:textId="77777777" w:rsidR="00CA495F" w:rsidRPr="00CA495F" w:rsidRDefault="00CA495F" w:rsidP="00CA495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: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6</w:t>
      </w:r>
    </w:p>
    <w:p w14:paraId="1CB661FB" w14:textId="77777777" w:rsidR="00CA495F" w:rsidRPr="00CA495F" w:rsidRDefault="00CA495F" w:rsidP="00A82C4C">
      <w:pPr>
        <w:numPr>
          <w:ilvl w:val="0"/>
          <w:numId w:val="32"/>
        </w:numPr>
        <w:spacing w:after="0" w:line="240" w:lineRule="auto"/>
        <w:ind w:left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lem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speech muscle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)</w:t>
      </w:r>
    </w:p>
    <w:p w14:paraId="1BD9A138" w14:textId="77777777" w:rsidR="00CA495F" w:rsidRPr="00CA495F" w:rsidRDefault="00CA495F" w:rsidP="00A82C4C">
      <w:pPr>
        <w:numPr>
          <w:ilvl w:val="0"/>
          <w:numId w:val="32"/>
        </w:numPr>
        <w:spacing w:after="0" w:line="240" w:lineRule="auto"/>
        <w:ind w:left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Tonus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ingk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pastis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)</w:t>
      </w:r>
    </w:p>
    <w:p w14:paraId="070A9C51" w14:textId="77777777" w:rsidR="00CA495F" w:rsidRPr="00CA495F" w:rsidRDefault="00CA495F" w:rsidP="00A82C4C">
      <w:pPr>
        <w:numPr>
          <w:ilvl w:val="0"/>
          <w:numId w:val="32"/>
        </w:numPr>
        <w:spacing w:after="0" w:line="240" w:lineRule="auto"/>
        <w:ind w:left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flek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rimiti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ak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tologi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y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gangg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</w:p>
    <w:p w14:paraId="3D1B8107" w14:textId="77777777" w:rsidR="00CA495F" w:rsidRPr="00CA495F" w:rsidRDefault="00CA495F" w:rsidP="00A82C4C">
      <w:pPr>
        <w:numPr>
          <w:ilvl w:val="0"/>
          <w:numId w:val="32"/>
        </w:numPr>
        <w:spacing w:after="0" w:line="240" w:lineRule="auto"/>
        <w:ind w:left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tidakseimba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ak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(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eak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ositi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pu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negati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)</w:t>
      </w:r>
    </w:p>
    <w:p w14:paraId="68201610" w14:textId="77777777" w:rsidR="00CA495F" w:rsidRPr="00CA495F" w:rsidRDefault="00CA495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ncu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CP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sa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uru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onson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pesifik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leve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one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si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njuk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empa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lingua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i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anterior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ur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urang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resi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rikati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frikati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tidkmamp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capa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osi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ekstri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uru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uruf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vok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icar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aga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a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rtikul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ampa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dan pali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i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temu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past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uadripleg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etosi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artri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ncu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si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CP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etosi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ngkup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u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nempat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baga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gm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fonet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>instabilitas</w:t>
      </w:r>
      <w:proofErr w:type="spellEnd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>elevasi</w:t>
      </w:r>
      <w:proofErr w:type="spellEnd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 xml:space="preserve"> soft palate yang </w:t>
      </w:r>
      <w:proofErr w:type="spellStart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>penutupan</w:t>
      </w:r>
      <w:proofErr w:type="spellEnd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>velofaringeal</w:t>
      </w:r>
      <w:proofErr w:type="spellEnd"/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t xml:space="preserve"> intermiten.</w:t>
      </w:r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fldChar w:fldCharType="begin"/>
      </w:r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instrText xml:space="preserve"> ADDIN EN.CITE &lt;EndNote&gt;&lt;Cite&gt;&lt;Author&gt;Chen&lt;/Author&gt;&lt;Year&gt;2009&lt;/Year&gt;&lt;RecNum&gt;9&lt;/RecNum&gt;&lt;DisplayText&gt;&lt;style face="superscript"&gt;18, 27&lt;/style&gt;&lt;/DisplayText&gt;&lt;record&gt;&lt;rec-number&gt;9&lt;/rec-number&gt;&lt;foreign-keys&gt;&lt;key app="EN" db-id="d9dwt5a0dszw5fep2t85fap1pzvw0tvazpfr"&gt;9&lt;/key&gt;&lt;/foreign-keys&gt;&lt;ref-type name="Journal Article"&gt;17&lt;/ref-type&gt;&lt;contributors&gt;&lt;authors&gt;&lt;author&gt;Chia-Ling Chen&lt;/author&gt;&lt;author&gt;Keh-Chung Lin&lt;/author&gt;&lt;author&gt;Chia-Hui Chen&lt;/author&gt;&lt;author&gt;Chih Chi Chen&lt;/author&gt;&lt;/authors&gt;&lt;/contributors&gt;&lt;titles&gt;&lt;title&gt;Factors Associated with Motor Speech Control in Children with Spastic Cerebral Palsy&lt;/title&gt;&lt;secondary-title&gt;Chang Gung Medicine Journal&lt;/secondary-title&gt;&lt;/titles&gt;&lt;periodical&gt;&lt;full-title&gt;Chang Gung Medicine Journal&lt;/full-title&gt;&lt;/periodical&gt;&lt;pages&gt;415-422&lt;/pages&gt;&lt;volume&gt;33&lt;/volume&gt;&lt;dates&gt;&lt;year&gt;2009&lt;/year&gt;&lt;/dates&gt;&lt;urls&gt;&lt;/urls&gt;&lt;/record&gt;&lt;/Cite&gt;&lt;Cite&gt;&lt;Author&gt;Sungkar&lt;/Author&gt;&lt;Year&gt;2014&lt;/Year&gt;&lt;RecNum&gt;21&lt;/RecNum&gt;&lt;record&gt;&lt;rec-number&gt;21&lt;/rec-number&gt;&lt;foreign-keys&gt;&lt;key app="EN" db-id="d9dwt5a0dszw5fep2t85fap1pzvw0tvazpfr"&gt;21&lt;/key&gt;&lt;/foreign-keys&gt;&lt;ref-type name="Book Section"&gt;5&lt;/ref-type&gt;&lt;contributors&gt;&lt;authors&gt;&lt;author&gt;Ellyana Sungkar&lt;/author&gt;&lt;author&gt;Luh Karunia Wahyuni&lt;/author&gt;&lt;/authors&gt;&lt;secondary-authors&gt;&lt;author&gt;Luh Karunia Wahyuni&lt;/author&gt;&lt;author&gt;Angela B. M. Tulaar&lt;/author&gt;&lt;/secondary-authors&gt;&lt;/contributors&gt;&lt;titles&gt;&lt;title&gt;Drooling pada Palsi Serebral&lt;/title&gt;&lt;secondary-title&gt;Kedokteran Fisik dan Rehabilitasi pada Tumbuh Kembang anak&lt;/secondary-title&gt;&lt;/titles&gt;&lt;section&gt;22&lt;/section&gt;&lt;dates&gt;&lt;year&gt;2014&lt;/year&gt;&lt;/dates&gt;&lt;pub-location&gt;Jakarta&lt;/pub-location&gt;&lt;publisher&gt;PERDOSRI&lt;/publisher&gt;&lt;urls&gt;&lt;/urls&gt;&lt;/record&gt;&lt;/Cite&gt;&lt;/EndNote&gt;</w:instrText>
      </w:r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fldChar w:fldCharType="separate"/>
      </w:r>
      <w:r w:rsidRPr="00CA495F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US" w:eastAsia="id-ID"/>
        </w:rPr>
        <w:t>26,</w:t>
      </w:r>
      <w:hyperlink w:anchor="_ENREF_27" w:tooltip="Sungkar, 2014 #21" w:history="1">
        <w:r w:rsidRPr="00CA495F">
          <w:rPr>
            <w:rStyle w:val="Hyperlink"/>
            <w:rFonts w:ascii="Times New Roman" w:hAnsi="Times New Roman" w:cs="Times New Roman"/>
            <w:color w:val="000000" w:themeColor="text1"/>
            <w:sz w:val="20"/>
            <w:szCs w:val="20"/>
            <w:vertAlign w:val="superscript"/>
            <w:lang w:val="en-US" w:eastAsia="id-ID"/>
          </w:rPr>
          <w:t>27</w:t>
        </w:r>
      </w:hyperlink>
      <w:r w:rsidRPr="00CA495F">
        <w:rPr>
          <w:rFonts w:ascii="Times New Roman" w:hAnsi="Times New Roman" w:cs="Times New Roman"/>
          <w:color w:val="000000" w:themeColor="text1"/>
          <w:sz w:val="20"/>
          <w:szCs w:val="20"/>
          <w:lang w:val="en-US" w:eastAsia="id-ID"/>
        </w:rPr>
        <w:fldChar w:fldCharType="end"/>
      </w:r>
    </w:p>
    <w:p w14:paraId="0EE07CB0" w14:textId="77777777" w:rsidR="00CA495F" w:rsidRPr="00CA495F" w:rsidRDefault="00CA495F" w:rsidP="00965891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Perubahan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pola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bernafas</w:t>
      </w:r>
      <w:proofErr w:type="spellEnd"/>
    </w:p>
    <w:p w14:paraId="551C240F" w14:textId="77777777" w:rsidR="00CA495F" w:rsidRPr="00CA495F" w:rsidRDefault="00CA495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si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rub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ol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naf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Ha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ny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lema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tup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pu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aren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pastisit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uny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k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ada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man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u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buk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Ha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n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cederu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naf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lalu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Hal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rup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uat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biasa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Habit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)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damp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erkemba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ofacial.</w:t>
      </w:r>
    </w:p>
    <w:p w14:paraId="233E1E53" w14:textId="77777777" w:rsidR="00CA495F" w:rsidRPr="00CA495F" w:rsidRDefault="00CA495F" w:rsidP="00965891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Masalah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rongga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oral</w:t>
      </w:r>
    </w:p>
    <w:p w14:paraId="211E153F" w14:textId="70A0B17C" w:rsidR="00CA495F" w:rsidRPr="00CA495F" w:rsidRDefault="00CA495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isfung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kontribu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bersih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ulu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ur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divid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sa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ongg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yang pali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i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si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cenderu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arie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ig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sa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cenderu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erup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ig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molar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lamb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aloklu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cenderung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ntu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bruxism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ebi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sa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Bruxism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guny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rul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ulang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grinding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gnashing</w:t>
      </w:r>
      <w:proofErr w:type="gram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).Gerakan</w:t>
      </w:r>
      <w:proofErr w:type="gram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tmi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hipertrof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masseter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nyer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pal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estruk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nd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mporomandibula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kerusa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gig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Insiden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CA495F">
        <w:rPr>
          <w:rFonts w:ascii="Times New Roman" w:hAnsi="Times New Roman" w:cs="Times New Roman"/>
          <w:i/>
          <w:sz w:val="20"/>
          <w:szCs w:val="20"/>
          <w:lang w:val="en-US" w:eastAsia="id-ID"/>
        </w:rPr>
        <w:t>bruxism</w:t>
      </w:r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sie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pal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serebral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belum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iketahui.</w:t>
      </w:r>
      <w:r w:rsidRPr="00CA495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7,28,29</w:t>
      </w:r>
    </w:p>
    <w:p w14:paraId="57959DB4" w14:textId="77777777" w:rsidR="00CA495F" w:rsidRPr="00CA495F" w:rsidRDefault="00CA495F" w:rsidP="0041230C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Risiko</w:t>
      </w:r>
      <w:proofErr w:type="spellEnd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b/>
          <w:bCs/>
          <w:sz w:val="20"/>
          <w:szCs w:val="20"/>
          <w:lang w:val="en-US" w:eastAsia="id-ID"/>
        </w:rPr>
        <w:t>Aspirasi</w:t>
      </w:r>
      <w:proofErr w:type="spellEnd"/>
    </w:p>
    <w:p w14:paraId="21CFE0A7" w14:textId="2B44F777" w:rsidR="00CA495F" w:rsidRDefault="00CA495F" w:rsidP="0041230C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erjulur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jal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nafas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tidak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utup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menyebabkan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risiko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aspirasi</w:t>
      </w:r>
      <w:proofErr w:type="spellEnd"/>
      <w:r w:rsidRPr="00CA495F">
        <w:rPr>
          <w:rFonts w:ascii="Times New Roman" w:hAnsi="Times New Roman" w:cs="Times New Roman"/>
          <w:sz w:val="20"/>
          <w:szCs w:val="20"/>
          <w:lang w:val="en-US" w:eastAsia="id-ID"/>
        </w:rPr>
        <w:t>.</w:t>
      </w:r>
    </w:p>
    <w:p w14:paraId="0FD658FD" w14:textId="2D20A3B3" w:rsidR="0086062F" w:rsidRDefault="0086062F" w:rsidP="0086062F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</w:p>
    <w:p w14:paraId="5834CFEF" w14:textId="133B4EA5" w:rsidR="0086062F" w:rsidRDefault="0086062F" w:rsidP="0086062F">
      <w:pPr>
        <w:spacing w:after="0" w:line="240" w:lineRule="auto"/>
        <w:jc w:val="both"/>
        <w:rPr>
          <w:rFonts w:ascii="Times New Roman" w:hAnsi="Times New Roman" w:cs="Times New Roman"/>
          <w:b/>
          <w:lang w:val="en-US" w:eastAsia="id-ID"/>
        </w:rPr>
      </w:pPr>
      <w:r w:rsidRPr="0086062F">
        <w:rPr>
          <w:rFonts w:ascii="Times New Roman" w:hAnsi="Times New Roman" w:cs="Times New Roman"/>
          <w:b/>
          <w:lang w:val="en-US" w:eastAsia="id-ID"/>
        </w:rPr>
        <w:lastRenderedPageBreak/>
        <w:t>TATA LAKSANA DISFUNGSI OROMOTOR</w:t>
      </w:r>
    </w:p>
    <w:p w14:paraId="02D4F103" w14:textId="6A37EE88" w:rsidR="0086062F" w:rsidRPr="0086062F" w:rsidRDefault="0086062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Tat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aksan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rehabilit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fung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ertuju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mperbaik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gontrol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nyebab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dasar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suli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a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ghindar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gurang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mpa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anggu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menelan.</w:t>
      </w:r>
      <w:r w:rsidRPr="0086062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27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</w:p>
    <w:p w14:paraId="1EE847A8" w14:textId="0F16E451" w:rsidR="0086062F" w:rsidRPr="0086062F" w:rsidRDefault="0086062F" w:rsidP="00965891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</w:pPr>
      <w:proofErr w:type="spellStart"/>
      <w:r w:rsidRPr="0086062F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Terapi</w:t>
      </w:r>
      <w:proofErr w:type="spellEnd"/>
      <w:r w:rsidRPr="0086062F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stimulasi</w:t>
      </w:r>
      <w:proofErr w:type="spellEnd"/>
      <w:r w:rsidRPr="0086062F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b/>
          <w:bCs/>
          <w:iCs/>
          <w:sz w:val="20"/>
          <w:szCs w:val="20"/>
          <w:lang w:val="en-US" w:eastAsia="id-ID"/>
        </w:rPr>
        <w:t>oromotor</w:t>
      </w:r>
      <w:proofErr w:type="spellEnd"/>
    </w:p>
    <w:p w14:paraId="5011BCE4" w14:textId="08EC8F8C" w:rsidR="0086062F" w:rsidRPr="0086062F" w:rsidRDefault="0086062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imul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sebu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jug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terap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atih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definisi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Hammer’s (2007)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uat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ktivitas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lib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nempa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ruktu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pert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alatum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ig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elig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Oleh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arshall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(2004)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definisi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baga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roses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mfasilit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rbai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</w:t>
      </w:r>
      <w:proofErr w:type="gram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(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proofErr w:type="gram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). </w:t>
      </w:r>
    </w:p>
    <w:p w14:paraId="53884DE5" w14:textId="77777777" w:rsidR="0086062F" w:rsidRPr="0086062F" w:rsidRDefault="0086062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Tuju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imul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dalah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sensory awareness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ad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u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ukos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buccal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ingkup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era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asif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r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buccal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kua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buccal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terutam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i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posterior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kua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untu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lipseal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kua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ktiv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soft palate,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rgera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tot-oto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intrinsi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idah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ferensi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gera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ingk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mampu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makan.</w:t>
      </w:r>
      <w:r w:rsidRPr="0086062F">
        <w:rPr>
          <w:rFonts w:ascii="Times New Roman" w:hAnsi="Times New Roman" w:cs="Times New Roman"/>
          <w:sz w:val="20"/>
          <w:szCs w:val="20"/>
          <w:vertAlign w:val="superscript"/>
          <w:lang w:val="en-US" w:eastAsia="id-ID"/>
        </w:rPr>
        <w:t>11,32</w:t>
      </w:r>
    </w:p>
    <w:p w14:paraId="0DBE9F89" w14:textId="7EC6D7D4" w:rsidR="00272A38" w:rsidRDefault="0086062F" w:rsidP="00965891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 w:eastAsia="id-ID"/>
        </w:rPr>
      </w:pP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Terap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wicar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jug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nting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lam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latih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Hal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in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terjad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lalu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ningkat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epal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ostu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tonus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to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abilitas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rahang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nutup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ibi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kontrol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iCs/>
          <w:sz w:val="20"/>
          <w:szCs w:val="20"/>
          <w:lang w:val="en-US" w:eastAsia="id-ID"/>
        </w:rPr>
        <w:t>tongue thrusting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ll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Ahli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atolog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wicar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jug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apa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ertinda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lalu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ns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ral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kanisme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nel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</w:t>
      </w:r>
    </w:p>
    <w:p w14:paraId="201369C2" w14:textId="2D52ECF5" w:rsidR="00272A38" w:rsidRPr="00272A38" w:rsidRDefault="0086062F" w:rsidP="00D041B8">
      <w:pPr>
        <w:spacing w:after="0" w:line="240" w:lineRule="auto"/>
        <w:ind w:firstLine="567"/>
        <w:contextualSpacing/>
        <w:jc w:val="both"/>
        <w:rPr>
          <w:i/>
          <w:sz w:val="20"/>
          <w:szCs w:val="20"/>
        </w:rPr>
      </w:pP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imul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bersifat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tailor-made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interven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beri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tentu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oleh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meriksa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r w:rsidRPr="0086062F">
        <w:rPr>
          <w:rFonts w:ascii="Times New Roman" w:hAnsi="Times New Roman" w:cs="Times New Roman"/>
          <w:i/>
          <w:sz w:val="20"/>
          <w:szCs w:val="20"/>
          <w:lang w:val="en-US" w:eastAsia="id-ID"/>
        </w:rPr>
        <w:t>baseline</w:t>
      </w:r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yang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pertam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kali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dilaku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. Jika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mungkin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,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timul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oromo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baiknya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lib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akan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atau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rasa agar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libatkan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reseptor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rasa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emfasilitas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sensori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dan </w:t>
      </w:r>
      <w:proofErr w:type="spellStart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>motorik</w:t>
      </w:r>
      <w:proofErr w:type="spellEnd"/>
      <w:r w:rsidRPr="0086062F">
        <w:rPr>
          <w:rFonts w:ascii="Times New Roman" w:hAnsi="Times New Roman" w:cs="Times New Roman"/>
          <w:sz w:val="20"/>
          <w:szCs w:val="20"/>
          <w:lang w:val="en-US" w:eastAsia="id-ID"/>
        </w:rPr>
        <w:t xml:space="preserve"> </w:t>
      </w:r>
    </w:p>
    <w:p w14:paraId="04C5BD11" w14:textId="08B81556" w:rsidR="003E724E" w:rsidRPr="003E724E" w:rsidRDefault="00965891" w:rsidP="00965891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proofErr w:type="spellStart"/>
      <w:r w:rsidRPr="003E724E">
        <w:rPr>
          <w:rFonts w:ascii="Times New Roman" w:hAnsi="Times New Roman" w:cs="Times New Roman"/>
          <w:b/>
          <w:bCs/>
          <w:sz w:val="20"/>
          <w:szCs w:val="20"/>
          <w:lang w:val="en-US"/>
        </w:rPr>
        <w:t>Modalitas</w:t>
      </w:r>
      <w:proofErr w:type="spellEnd"/>
      <w:r w:rsidRPr="003E724E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/>
          <w:bCs/>
          <w:sz w:val="20"/>
          <w:szCs w:val="20"/>
          <w:lang w:val="en-US"/>
        </w:rPr>
        <w:t>terapi</w:t>
      </w:r>
      <w:proofErr w:type="spellEnd"/>
      <w:r w:rsidRPr="003E724E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b/>
          <w:bCs/>
          <w:sz w:val="20"/>
          <w:szCs w:val="20"/>
          <w:lang w:val="en-US"/>
        </w:rPr>
        <w:t>perilaku</w:t>
      </w:r>
      <w:proofErr w:type="spellEnd"/>
    </w:p>
    <w:p w14:paraId="30F2ED86" w14:textId="77777777" w:rsidR="003E724E" w:rsidRPr="003E724E" w:rsidRDefault="003E724E" w:rsidP="00D041B8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mp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uduk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p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juga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rmasu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kepenting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signifi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enilai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mp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uduk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mberi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optimal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harus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perhati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monitor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ebelum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ecara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khusus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nangan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individu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isfung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ngatur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harus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itentuk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mfasilita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ostural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kontrol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tabilitas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kepala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ngatur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in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ak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ningkatk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rforma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motor.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mberi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ak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isarank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adalah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ega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udut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90°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skipu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anak-ana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al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erebral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istoni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kuadriplegia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apat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ndapat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anfaat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berbaring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30°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leher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tertekuk.</w:t>
      </w:r>
      <w:r w:rsidRPr="003E724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7,24</w:t>
      </w:r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rap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E724E">
        <w:rPr>
          <w:rFonts w:ascii="Times New Roman" w:hAnsi="Times New Roman" w:cs="Times New Roman"/>
          <w:i/>
          <w:iCs/>
          <w:sz w:val="20"/>
          <w:szCs w:val="20"/>
          <w:lang w:val="en-US"/>
        </w:rPr>
        <w:t>drooling</w:t>
      </w:r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rkai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sfung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fokus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erbai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ubuh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tur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serta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rap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>. Anak-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3E724E">
        <w:rPr>
          <w:rFonts w:ascii="Times New Roman" w:hAnsi="Times New Roman" w:cs="Times New Roman"/>
          <w:i/>
          <w:iCs/>
          <w:sz w:val="20"/>
          <w:szCs w:val="20"/>
          <w:lang w:val="en-US"/>
        </w:rPr>
        <w:t>drooling</w:t>
      </w:r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sering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ndapat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anfa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ar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mp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uduk yang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ega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individu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eng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runkus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rendah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ap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mbutuh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ambah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enyangga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kepala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leher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ncegah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tur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ke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ep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yang berlebihan.</w:t>
      </w:r>
      <w:r w:rsidRPr="003E724E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4,27</w:t>
      </w:r>
    </w:p>
    <w:p w14:paraId="728EF7EE" w14:textId="5B8A000A" w:rsidR="003E724E" w:rsidRPr="003E724E" w:rsidRDefault="003E724E" w:rsidP="00965891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>
        <w:rPr>
          <w:rFonts w:ascii="Times New Roman" w:hAnsi="Times New Roman" w:cs="Times New Roman"/>
          <w:bCs/>
          <w:noProof/>
          <w:sz w:val="20"/>
          <w:szCs w:val="20"/>
          <w:lang w:val="en-US"/>
        </w:rPr>
        <w:drawing>
          <wp:inline distT="0" distB="0" distL="0" distR="0" wp14:anchorId="2822D8E3" wp14:editId="353B97E2">
            <wp:extent cx="1392702" cy="202037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6078" cy="20252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CA65E3" w14:textId="77777777" w:rsidR="003E724E" w:rsidRPr="003E724E" w:rsidRDefault="003E724E" w:rsidP="00965891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Gambar 6.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mberi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makan.</w:t>
      </w:r>
      <w:r w:rsidRPr="003E724E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4</w:t>
      </w:r>
    </w:p>
    <w:p w14:paraId="362140E1" w14:textId="73AB5152" w:rsidR="003E724E" w:rsidRPr="003E724E" w:rsidRDefault="003E724E" w:rsidP="00D041B8">
      <w:pPr>
        <w:spacing w:after="0" w:line="240" w:lineRule="auto"/>
        <w:contextualSpacing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Teknik </w:t>
      </w:r>
      <w:r w:rsidRPr="003E724E">
        <w:rPr>
          <w:rFonts w:ascii="Times New Roman" w:hAnsi="Times New Roman" w:cs="Times New Roman"/>
          <w:i/>
          <w:iCs/>
          <w:sz w:val="20"/>
          <w:szCs w:val="20"/>
          <w:lang w:val="en-US"/>
        </w:rPr>
        <w:t xml:space="preserve">handling </w:t>
      </w:r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engguna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ala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bantu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diguna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ingkat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kontrol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kepala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normal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tonus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otot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menstabilkan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posisi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sz w:val="20"/>
          <w:szCs w:val="20"/>
          <w:lang w:val="en-US"/>
        </w:rPr>
        <w:t>tubuh</w:t>
      </w:r>
      <w:proofErr w:type="spellEnd"/>
      <w:r w:rsidRPr="003E724E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6E0DBE78" w14:textId="6A4A2C85" w:rsidR="000F0FBC" w:rsidRPr="00D041B8" w:rsidRDefault="003E724E" w:rsidP="00D041B8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jumla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ob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ela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uj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cob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ngurang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D041B8">
        <w:rPr>
          <w:rFonts w:ascii="Times New Roman" w:hAnsi="Times New Roman" w:cs="Times New Roman"/>
          <w:bCs/>
          <w:i/>
          <w:iCs/>
          <w:sz w:val="20"/>
          <w:szCs w:val="20"/>
          <w:lang w:val="en-US"/>
        </w:rPr>
        <w:t>drooling</w:t>
      </w:r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erkai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sfung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l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rebral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ntihistami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ntikolinergi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pesifi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dala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ob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pali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ring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guna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Benzhexol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erna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guna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ngobat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rooling pada 20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na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l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rebral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(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rentang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umur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3-12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ahu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)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namu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asi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merlu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eneliti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lebi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lanju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Glycopyrollate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rupa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i/>
          <w:iCs/>
          <w:sz w:val="20"/>
          <w:szCs w:val="20"/>
          <w:lang w:val="en-US"/>
        </w:rPr>
        <w:t>quartennary</w:t>
      </w:r>
      <w:proofErr w:type="spellEnd"/>
      <w:r w:rsidRPr="00D041B8">
        <w:rPr>
          <w:rFonts w:ascii="Times New Roman" w:hAnsi="Times New Roman" w:cs="Times New Roman"/>
          <w:bCs/>
          <w:i/>
          <w:iCs/>
          <w:sz w:val="20"/>
          <w:szCs w:val="20"/>
          <w:lang w:val="en-US"/>
        </w:rPr>
        <w:t xml:space="preserve"> ammonium antimuscarinic compound </w:t>
      </w:r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ya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car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truktural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berhubu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tropi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Keuntu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ob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in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dala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efekny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milik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waktu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ru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njang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an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ida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ap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nembu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D041B8">
        <w:rPr>
          <w:rFonts w:ascii="Times New Roman" w:hAnsi="Times New Roman" w:cs="Times New Roman"/>
          <w:bCs/>
          <w:i/>
          <w:iCs/>
          <w:sz w:val="20"/>
          <w:szCs w:val="20"/>
          <w:lang w:val="en-US"/>
        </w:rPr>
        <w:t>blood brain barrier</w:t>
      </w:r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etunju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osi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na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ida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papar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jela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sie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berumur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4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ahu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ampa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was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ud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osi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berkisar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0.04-0.4mg/kg/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har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bag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enjad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u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ampa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emp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kali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emberi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eng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osi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aksimum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hari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8mg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ida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ad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atupu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ob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bersifat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lektif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mpurn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ehingg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efe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amping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engguna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muskarinik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harus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antisipa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Farmakoterap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ling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efektif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gunaka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itua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dimana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erjad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saliva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berlebih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namun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hal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in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jarang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terjad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>palsi</w:t>
      </w:r>
      <w:proofErr w:type="spellEnd"/>
      <w:r w:rsidRPr="00D041B8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serebral.</w:t>
      </w:r>
      <w:r w:rsidRPr="00D041B8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</w:p>
    <w:p w14:paraId="11ABC6EE" w14:textId="4EC5C870" w:rsidR="00C816D9" w:rsidRPr="00C816D9" w:rsidRDefault="003E724E" w:rsidP="007E0D35">
      <w:pPr>
        <w:spacing w:after="0" w:line="240" w:lineRule="auto"/>
        <w:ind w:firstLine="567"/>
        <w:contextualSpacing/>
        <w:jc w:val="both"/>
        <w:rPr>
          <w:rFonts w:ascii="Times New Roman" w:hAnsi="Times New Roman" w:cs="Times New Roman"/>
          <w:sz w:val="20"/>
          <w:szCs w:val="20"/>
          <w:lang w:eastAsia="id-ID"/>
        </w:rPr>
      </w:pP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Injek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botulinum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oksi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njad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salah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atu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ilih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erap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untu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3E724E">
        <w:rPr>
          <w:rFonts w:ascii="Times New Roman" w:hAnsi="Times New Roman" w:cs="Times New Roman"/>
          <w:bCs/>
          <w:i/>
          <w:iCs/>
          <w:sz w:val="20"/>
          <w:szCs w:val="20"/>
          <w:lang w:val="en-US"/>
        </w:rPr>
        <w:t>drooling</w:t>
      </w:r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erkait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isfung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al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erebral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.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oksi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in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mecah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SNAP-25 (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enzim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yang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berper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alam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elepas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asetilkoli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pada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membran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resinaptik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istem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parasimpatis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)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sehingga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erjad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enervas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temporer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proofErr w:type="spellStart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>dari</w:t>
      </w:r>
      <w:proofErr w:type="spellEnd"/>
      <w:r w:rsidRPr="003E724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organ target. </w:t>
      </w:r>
    </w:p>
    <w:p w14:paraId="7491B5F1" w14:textId="35FE88DB" w:rsidR="00FB045F" w:rsidRPr="00FB045F" w:rsidRDefault="00945E2E" w:rsidP="00FB045F">
      <w:pPr>
        <w:shd w:val="clear" w:color="auto" w:fill="FFFFFF"/>
        <w:spacing w:after="0" w:line="240" w:lineRule="auto"/>
        <w:contextualSpacing/>
        <w:rPr>
          <w:rFonts w:ascii="Times New Roman" w:eastAsia="Times New Roman" w:hAnsi="Times New Roman" w:cs="Times New Roman"/>
          <w:b/>
          <w:bCs/>
          <w:lang w:val="id-ID" w:eastAsia="en-GB"/>
        </w:rPr>
      </w:pPr>
      <w:r w:rsidRPr="00C816D9">
        <w:rPr>
          <w:rFonts w:ascii="Times New Roman" w:eastAsia="Times New Roman" w:hAnsi="Times New Roman" w:cs="Times New Roman"/>
          <w:b/>
          <w:bCs/>
          <w:lang w:val="id-ID" w:eastAsia="en-GB"/>
        </w:rPr>
        <w:t>DAFTAR PUSTAKA</w:t>
      </w:r>
      <w:bookmarkStart w:id="8" w:name="_Hlk97805088"/>
      <w:bookmarkEnd w:id="0"/>
    </w:p>
    <w:p w14:paraId="14FDDCBC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Ahmad S, Sharif F, Ahmad A, Gilani SA. Nature and Frequency of Feeding Problems and Oral Motor Dysfunction in Children with Cerebral Palsy. Pakistan Pediatric Journal. 2020;44(2):142-147.</w:t>
      </w:r>
    </w:p>
    <w:p w14:paraId="6A09C746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Groghe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E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Crary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A. Dysphagia Clinical Management in Adults and Children. First ed. Falk K, editor. Missouri: Mosby Elsevier; 2010.</w:t>
      </w:r>
    </w:p>
    <w:p w14:paraId="142EC45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Mei C, Hodgson M, Reilly S, Fern B, </w:t>
      </w:r>
      <w:proofErr w:type="spell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Reddihough</w:t>
      </w:r>
      <w:proofErr w:type="spell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D, et al. (2020). </w:t>
      </w:r>
      <w:proofErr w:type="spell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lastRenderedPageBreak/>
        <w:t>Dysfunction in Minimally Verbal Children with Cerebral Palsy: Characteristics and Associated Factors. Disability and Rehabilitation, 1–9.</w:t>
      </w:r>
    </w:p>
    <w:p w14:paraId="612FE7E5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Awan WA, Aftab A, Janjua UII, Ramzan R, Khan N. Effectiveness of Kinesio Taping with </w:t>
      </w:r>
      <w:proofErr w:type="spell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Oromotor</w:t>
      </w:r>
      <w:proofErr w:type="spell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Exercises in Improving Drooling Among Children with Cerebral Palsy. T </w:t>
      </w:r>
      <w:proofErr w:type="spell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Rehabili</w:t>
      </w:r>
      <w:proofErr w:type="spell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. J 2017:01(02);21-27.</w:t>
      </w:r>
    </w:p>
    <w:p w14:paraId="05E01A4E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Logeman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JA. Evaluation and Treatment of Swallowing Disorders. Second ed. Texas: Pro Ed Inc; 1998.</w:t>
      </w:r>
    </w:p>
    <w:p w14:paraId="015DDB36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Reilly S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kuse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, Poblete X. Prevalence of feeding problems and oral motor dysfunction in children with cerebral palsy: A community survey. The Journal of Pediatrics. 1996:877-81.</w:t>
      </w:r>
    </w:p>
    <w:p w14:paraId="08AF54E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Dan B, </w:t>
      </w:r>
      <w:proofErr w:type="spell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Mayston</w:t>
      </w:r>
      <w:proofErr w:type="spell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M, Paneth N, et al. (eds). Cerebral Palsy: Science and Clinical Practice.</w:t>
      </w: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London: </w:t>
      </w: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Mac Keith Press; 2014.</w:t>
      </w:r>
    </w:p>
    <w:p w14:paraId="4959C551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Bahr D. Could an Ad Hoc Committee Help Define Oral-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Motor.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2007.</w:t>
      </w:r>
    </w:p>
    <w:p w14:paraId="13F382C4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Driver L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yyanga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R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ubberge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V. Language Development in Disorders of Communication and Oral Motor Functions. In: Alexander MA, Matthews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Dj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>, editors. Pediatric Rehabilitation Principles and Practice. 4 ed. New York: Demos; 2010.</w:t>
      </w:r>
    </w:p>
    <w:p w14:paraId="7FEC5C2F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Spalding PM. Craniofacial Growth and Development: Current Understanding and Clinical Considerations. In: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Miloro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, editor. Peterson's Principles of Oral and Maxillofacial Surgery. 2 ed. Ontario: BC Decker Inc; 2004. p. 1051-73.</w:t>
      </w:r>
    </w:p>
    <w:p w14:paraId="2999861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Beckman D. Oral Motor Stimulation. </w:t>
      </w:r>
      <w:hyperlink r:id="rId12" w:history="1">
        <w:r w:rsidRPr="00FB045F">
          <w:rPr>
            <w:rStyle w:val="Hyperlink"/>
            <w:rFonts w:ascii="Times New Roman" w:hAnsi="Times New Roman" w:cs="Times New Roman"/>
            <w:sz w:val="20"/>
            <w:szCs w:val="20"/>
            <w:lang w:val="en-US"/>
          </w:rPr>
          <w:t>www.beckmanoralmotor.com</w:t>
        </w:r>
      </w:hyperlink>
      <w:r w:rsidRPr="00FB045F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1BAD6F0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Moore KL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Dalley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AF. Clinically Oriented Anatomy. 5 ed: Lippincott Williams &amp; Wilkins; 2006.</w:t>
      </w:r>
    </w:p>
    <w:p w14:paraId="77D464D7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Lippert LS. Temporomandibular Joint.  Clinical Kinesiology and Anatomy. 4 ed. Philadelphia: F. A. Davis Company; 2006. p. 169-80.</w:t>
      </w:r>
    </w:p>
    <w:p w14:paraId="2A2D7A07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Redstone F. Neurodevelopmental Treatment in Speech-Language Pathology: Theory, Practice, and Research. Communicative Disorders Review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07;1:119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31.</w:t>
      </w:r>
    </w:p>
    <w:p w14:paraId="2DAF3AEE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Manno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CJ, Fox C, Eicher PS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Kerwi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LE. Early Oral-Motor Interventions for Pediatric Feeding Problems: What, When and How. Journal of Early and Intensive Behavior Intervention 2005;2(3):145-59.</w:t>
      </w:r>
    </w:p>
    <w:p w14:paraId="367494E1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New York State Department of Health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DoFH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>, Bureau of Early Intervention. Clinical Practice Guideline: Report of The Recommendations Motor Disorders Assessment and Intervention for Young Children (Age 0-3Years). 2000.</w:t>
      </w:r>
    </w:p>
    <w:p w14:paraId="31803C1A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Sellers D, Mandy A, Pennington L. Development and Reliability of a System to Classify the eating and Drinking Ability of People with Cerebral Palsy Journal of Developmental Medicine and Child Neurology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14;56:245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51.</w:t>
      </w:r>
    </w:p>
    <w:p w14:paraId="1F8E8C69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Levitt S, Addison A. Treatment of Cerebral Palsy and Motor Delay 6</w:t>
      </w:r>
      <w:r w:rsidRPr="00FB045F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th</w:t>
      </w: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Edition. Hoboken, NJ: Wiley-Blackwell; 2019.</w:t>
      </w:r>
    </w:p>
    <w:p w14:paraId="3AAD5F41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Yoshida M, Nakajima I, Uchida A, Yamaguchi T, Nonaka T, Yoshida H, et al. Characteristics of lower-jaw-position sensation with respect to oral-jaw functions in patients with cerebral palsy. Pediatric Dental Journal. 2004;14(1): 23-8.’</w:t>
      </w:r>
    </w:p>
    <w:p w14:paraId="282C028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Santos MTBR, Felipe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calco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anzano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Chamlia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TR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Masiero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, Jardim JR. Effect of spastic cerebral palsy on jaw-closing muscles during clenching. Special Care Dentistry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10;30:163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67.</w:t>
      </w:r>
    </w:p>
    <w:p w14:paraId="3B6AAF11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rvedso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J, Clark H, Lazarus C. The Effects of Oral-Motor Exercise on Swallowing in Children: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n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Evidence-Based Systemic Review Journal of Developmental Medicine and Child Neurology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10;52:1000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13.</w:t>
      </w:r>
    </w:p>
    <w:p w14:paraId="06CB02D6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iga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SN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Uzunha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TA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ydinl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N. Effects of Oral Motor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heraphy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in Children with Cerebral Palsy. Annals of Indian Academy of Neurology Journal. 2013;16(3):342-6</w:t>
      </w:r>
    </w:p>
    <w:p w14:paraId="35386F2F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Michael A, Alexander DJ, Matthews. Pediatric Rehabilitation Principles and Practice Fifth Edition. (eds). Demos Medical Publishing: New York; 2015.</w:t>
      </w:r>
    </w:p>
    <w:p w14:paraId="510E34B1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Miller F, Bachrach S, Lennon N, et al. (eds.). Cerebral Palsy Second Edition. </w:t>
      </w:r>
      <w:proofErr w:type="gramStart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>Switzerland :</w:t>
      </w:r>
      <w:proofErr w:type="gramEnd"/>
      <w:r w:rsidRPr="00FB045F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Springer Nature AG; 2020.</w:t>
      </w:r>
    </w:p>
    <w:p w14:paraId="2908433E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enne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JE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Logeman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J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Zecke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S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Gaebler-Spira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. Drooling, saliva production, and swallowing in Cerebral Palsy. Developmental Medicine and Child Neurology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04;46:801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6.</w:t>
      </w:r>
    </w:p>
    <w:p w14:paraId="3D086C4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Chen C-L, Lin K-C, Chen C-H, Chen CC. Factors Associated with Motor Speech Control in Children with Spastic Cerebral Palsy. Chang Gung Medicine Journal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2009;33:415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22.</w:t>
      </w:r>
    </w:p>
    <w:p w14:paraId="072FAA75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ungka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E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Wahyun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LK. Drooling pada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. In: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Wahyun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LK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ulaa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ABM, editors.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Kedoktera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Fisik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Rehabilitas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umbuh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Kembang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nak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>. Jakarta: PERDOSRI; 2014.</w:t>
      </w:r>
    </w:p>
    <w:p w14:paraId="4AAAEDDF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Oliveira CAGR, Paula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VACd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Portela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B, Primo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LSGa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>, Castro GF. Case Report Bruxism Control in a Child with Cerebral Palsy. International Scholarly Research Network Dentistry. 2011.</w:t>
      </w:r>
    </w:p>
    <w:p w14:paraId="1A7453AA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bookmarkStart w:id="9" w:name="_Hlk58177939"/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Wahyun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LK, Hamzah Z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Ugahary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M.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Pals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erebral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. In: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Wahyun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LK,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ulaa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ABM, editors.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Kedokteran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Fisik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an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Rehabilitas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pada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Tumbuh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Kembang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Anak. Jakarta: PERDOSRI; 2014.</w:t>
      </w:r>
    </w:p>
    <w:bookmarkEnd w:id="9"/>
    <w:p w14:paraId="7BBA5774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Pope JEC, Curzon MEJ. The dental status of cerebral palsied children. The American Academy of Pediatric Dentistry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1991;13,: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156-62.</w:t>
      </w:r>
    </w:p>
    <w:p w14:paraId="36B9EDE9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Dentists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SAoI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. Cerebral Palsy a Review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For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Dental Professionals. Self-Study Course Module 4.</w:t>
      </w:r>
    </w:p>
    <w:p w14:paraId="15E8C55C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Sara Rosenfeld-Johnson's Approach to Oral-Motor Feeding and Speech Therapy.</w:t>
      </w:r>
    </w:p>
    <w:p w14:paraId="1DE8195D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lastRenderedPageBreak/>
        <w:t>Korth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K, Rendell L. Feeding Intervention. In: Case-Smith J, O'Brien JC, editors. Occupational Therapy for Children and Adolescents. 7 ed. Missouri: Elsevier; 2015. p. 389-41.</w:t>
      </w:r>
    </w:p>
    <w:p w14:paraId="6C21CE70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Gisel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EG. Oral-Motor Skills Following Sensorimotor Intervention in The Moderately Eating-Impaired Child with Cerebral Palsy. Journal of Dysphagia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1994;9:180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92.</w:t>
      </w:r>
    </w:p>
    <w:p w14:paraId="67F98DBB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Kumar S. Effects of Oral Motor Stimulation in The Treatment of Drooling in Cerebral Palsy Children.</w:t>
      </w:r>
    </w:p>
    <w:p w14:paraId="6BBF2043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Ganz SF. Decreasing Tongue Thrusting and Tonic Bite Reflex through Neuromotor and Sensory Facilitation Techniques. Physical and Occupational Therapy in Pediatrics.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1987;7:57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>-75.</w:t>
      </w:r>
    </w:p>
    <w:p w14:paraId="1E45A8AC" w14:textId="77777777" w:rsidR="00FB045F" w:rsidRPr="00FB045F" w:rsidRDefault="00FB045F" w:rsidP="00FB045F">
      <w:pPr>
        <w:pStyle w:val="ListParagraph"/>
        <w:numPr>
          <w:ilvl w:val="0"/>
          <w:numId w:val="1"/>
        </w:numPr>
        <w:spacing w:line="240" w:lineRule="auto"/>
        <w:ind w:left="270" w:hanging="270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FB045F">
        <w:rPr>
          <w:rFonts w:ascii="Times New Roman" w:hAnsi="Times New Roman" w:cs="Times New Roman"/>
          <w:sz w:val="20"/>
          <w:szCs w:val="20"/>
          <w:lang w:val="en-US"/>
        </w:rPr>
        <w:t>Chen C-l, Chen H-c, Hong W-h, Yang F-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pG.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Oromotor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variability in Children with Mild Spastic Cerebral Palsy: </w:t>
      </w:r>
      <w:proofErr w:type="gramStart"/>
      <w:r w:rsidRPr="00FB045F">
        <w:rPr>
          <w:rFonts w:ascii="Times New Roman" w:hAnsi="Times New Roman" w:cs="Times New Roman"/>
          <w:sz w:val="20"/>
          <w:szCs w:val="20"/>
          <w:lang w:val="en-US"/>
        </w:rPr>
        <w:t>a</w:t>
      </w:r>
      <w:proofErr w:type="gram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Kinematic Study of Speech Motor Control. Journal of </w:t>
      </w:r>
      <w:proofErr w:type="spellStart"/>
      <w:r w:rsidRPr="00FB045F">
        <w:rPr>
          <w:rFonts w:ascii="Times New Roman" w:hAnsi="Times New Roman" w:cs="Times New Roman"/>
          <w:sz w:val="20"/>
          <w:szCs w:val="20"/>
          <w:lang w:val="en-US"/>
        </w:rPr>
        <w:t>Neuroengineering</w:t>
      </w:r>
      <w:proofErr w:type="spellEnd"/>
      <w:r w:rsidRPr="00FB045F">
        <w:rPr>
          <w:rFonts w:ascii="Times New Roman" w:hAnsi="Times New Roman" w:cs="Times New Roman"/>
          <w:sz w:val="20"/>
          <w:szCs w:val="20"/>
          <w:lang w:val="en-US"/>
        </w:rPr>
        <w:t xml:space="preserve"> and Rehabilitation. 2010;7.</w:t>
      </w:r>
    </w:p>
    <w:bookmarkEnd w:id="8"/>
    <w:p w14:paraId="469B1986" w14:textId="394A7B7C" w:rsidR="000A0C4A" w:rsidRPr="00CB3E5C" w:rsidRDefault="000A0C4A" w:rsidP="00CB3E5C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sectPr w:rsidR="000A0C4A" w:rsidRPr="00CB3E5C" w:rsidSect="00FB045F">
      <w:type w:val="continuous"/>
      <w:pgSz w:w="11906" w:h="16838" w:code="9"/>
      <w:pgMar w:top="1418" w:right="1418" w:bottom="1418" w:left="1418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59E09E" w14:textId="77777777" w:rsidR="004B4724" w:rsidRDefault="004B4724">
      <w:pPr>
        <w:spacing w:after="0" w:line="240" w:lineRule="auto"/>
      </w:pPr>
      <w:r>
        <w:separator/>
      </w:r>
    </w:p>
  </w:endnote>
  <w:endnote w:type="continuationSeparator" w:id="0">
    <w:p w14:paraId="76F0EE56" w14:textId="77777777" w:rsidR="004B4724" w:rsidRDefault="004B47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yriadPro-Regular">
    <w:altName w:val="MS Gothic"/>
    <w:panose1 w:val="00000000000000000000"/>
    <w:charset w:val="80"/>
    <w:family w:val="swiss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80182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19FD2F" w14:textId="77777777" w:rsidR="00DD0E9F" w:rsidRDefault="00DD0E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812DDCC" w14:textId="77777777" w:rsidR="00DD0E9F" w:rsidRDefault="00DD0E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40C435" w14:textId="77777777" w:rsidR="004B4724" w:rsidRDefault="004B4724">
      <w:pPr>
        <w:spacing w:after="0" w:line="240" w:lineRule="auto"/>
      </w:pPr>
      <w:r>
        <w:separator/>
      </w:r>
    </w:p>
  </w:footnote>
  <w:footnote w:type="continuationSeparator" w:id="0">
    <w:p w14:paraId="1A666871" w14:textId="77777777" w:rsidR="004B4724" w:rsidRDefault="004B472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E625B"/>
    <w:multiLevelType w:val="hybridMultilevel"/>
    <w:tmpl w:val="1CF8B4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E005E5"/>
    <w:multiLevelType w:val="hybridMultilevel"/>
    <w:tmpl w:val="FEBAB4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FB5A3FE2">
      <w:start w:val="5"/>
      <w:numFmt w:val="upperLetter"/>
      <w:lvlText w:val="%3."/>
      <w:lvlJc w:val="left"/>
      <w:pPr>
        <w:ind w:left="2340" w:hanging="360"/>
      </w:pPr>
      <w:rPr>
        <w:rFonts w:eastAsia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C64D33"/>
    <w:multiLevelType w:val="hybridMultilevel"/>
    <w:tmpl w:val="32EE55A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0B6A9E"/>
    <w:multiLevelType w:val="hybridMultilevel"/>
    <w:tmpl w:val="14927F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AE5667"/>
    <w:multiLevelType w:val="hybridMultilevel"/>
    <w:tmpl w:val="6B64694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C31C05"/>
    <w:multiLevelType w:val="hybridMultilevel"/>
    <w:tmpl w:val="741257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B46EAB"/>
    <w:multiLevelType w:val="hybridMultilevel"/>
    <w:tmpl w:val="715C4DBA"/>
    <w:lvl w:ilvl="0" w:tplc="FD94D602">
      <w:numFmt w:val="decimal"/>
      <w:lvlText w:val=""/>
      <w:lvlJc w:val="left"/>
    </w:lvl>
    <w:lvl w:ilvl="1" w:tplc="C9E61EA8">
      <w:numFmt w:val="decimal"/>
      <w:lvlText w:val=""/>
      <w:lvlJc w:val="left"/>
    </w:lvl>
    <w:lvl w:ilvl="2" w:tplc="9D30E86A">
      <w:numFmt w:val="decimal"/>
      <w:lvlText w:val=""/>
      <w:lvlJc w:val="left"/>
    </w:lvl>
    <w:lvl w:ilvl="3" w:tplc="D81893C0">
      <w:numFmt w:val="decimal"/>
      <w:lvlText w:val=""/>
      <w:lvlJc w:val="left"/>
    </w:lvl>
    <w:lvl w:ilvl="4" w:tplc="A6BCE6E0">
      <w:numFmt w:val="decimal"/>
      <w:lvlText w:val=""/>
      <w:lvlJc w:val="left"/>
    </w:lvl>
    <w:lvl w:ilvl="5" w:tplc="B29C7C68">
      <w:numFmt w:val="decimal"/>
      <w:lvlText w:val=""/>
      <w:lvlJc w:val="left"/>
    </w:lvl>
    <w:lvl w:ilvl="6" w:tplc="45B23688">
      <w:numFmt w:val="decimal"/>
      <w:lvlText w:val=""/>
      <w:lvlJc w:val="left"/>
    </w:lvl>
    <w:lvl w:ilvl="7" w:tplc="53DECDC6">
      <w:numFmt w:val="decimal"/>
      <w:lvlText w:val=""/>
      <w:lvlJc w:val="left"/>
    </w:lvl>
    <w:lvl w:ilvl="8" w:tplc="AA040C7C">
      <w:numFmt w:val="decimal"/>
      <w:lvlText w:val=""/>
      <w:lvlJc w:val="left"/>
    </w:lvl>
  </w:abstractNum>
  <w:abstractNum w:abstractNumId="7" w15:restartNumberingAfterBreak="0">
    <w:nsid w:val="110D61A8"/>
    <w:multiLevelType w:val="hybridMultilevel"/>
    <w:tmpl w:val="47922AE4"/>
    <w:lvl w:ilvl="0" w:tplc="04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C5F6E628">
      <w:start w:val="1"/>
      <w:numFmt w:val="decimal"/>
      <w:lvlText w:val="%2."/>
      <w:lvlJc w:val="left"/>
      <w:pPr>
        <w:ind w:left="2880" w:hanging="360"/>
      </w:pPr>
      <w:rPr>
        <w:rFonts w:hint="default"/>
        <w:b w:val="0"/>
      </w:rPr>
    </w:lvl>
    <w:lvl w:ilvl="2" w:tplc="0421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8" w15:restartNumberingAfterBreak="0">
    <w:nsid w:val="13426BE8"/>
    <w:multiLevelType w:val="hybridMultilevel"/>
    <w:tmpl w:val="CBCE4C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4DD1B0E"/>
    <w:multiLevelType w:val="hybridMultilevel"/>
    <w:tmpl w:val="2D6CD8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DB62CD"/>
    <w:multiLevelType w:val="hybridMultilevel"/>
    <w:tmpl w:val="601811E2"/>
    <w:lvl w:ilvl="0" w:tplc="A74A5140">
      <w:start w:val="1"/>
      <w:numFmt w:val="decimal"/>
      <w:lvlText w:val="%1."/>
      <w:lvlJc w:val="left"/>
      <w:pPr>
        <w:ind w:left="7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796" w:hanging="360"/>
      </w:pPr>
    </w:lvl>
    <w:lvl w:ilvl="2" w:tplc="0421001B" w:tentative="1">
      <w:start w:val="1"/>
      <w:numFmt w:val="lowerRoman"/>
      <w:lvlText w:val="%3."/>
      <w:lvlJc w:val="right"/>
      <w:pPr>
        <w:ind w:left="1516" w:hanging="180"/>
      </w:pPr>
    </w:lvl>
    <w:lvl w:ilvl="3" w:tplc="0421000F" w:tentative="1">
      <w:start w:val="1"/>
      <w:numFmt w:val="decimal"/>
      <w:lvlText w:val="%4."/>
      <w:lvlJc w:val="left"/>
      <w:pPr>
        <w:ind w:left="2236" w:hanging="360"/>
      </w:pPr>
    </w:lvl>
    <w:lvl w:ilvl="4" w:tplc="04210019" w:tentative="1">
      <w:start w:val="1"/>
      <w:numFmt w:val="lowerLetter"/>
      <w:lvlText w:val="%5."/>
      <w:lvlJc w:val="left"/>
      <w:pPr>
        <w:ind w:left="2956" w:hanging="360"/>
      </w:pPr>
    </w:lvl>
    <w:lvl w:ilvl="5" w:tplc="0421001B" w:tentative="1">
      <w:start w:val="1"/>
      <w:numFmt w:val="lowerRoman"/>
      <w:lvlText w:val="%6."/>
      <w:lvlJc w:val="right"/>
      <w:pPr>
        <w:ind w:left="3676" w:hanging="180"/>
      </w:pPr>
    </w:lvl>
    <w:lvl w:ilvl="6" w:tplc="0421000F" w:tentative="1">
      <w:start w:val="1"/>
      <w:numFmt w:val="decimal"/>
      <w:lvlText w:val="%7."/>
      <w:lvlJc w:val="left"/>
      <w:pPr>
        <w:ind w:left="4396" w:hanging="360"/>
      </w:pPr>
    </w:lvl>
    <w:lvl w:ilvl="7" w:tplc="04210019" w:tentative="1">
      <w:start w:val="1"/>
      <w:numFmt w:val="lowerLetter"/>
      <w:lvlText w:val="%8."/>
      <w:lvlJc w:val="left"/>
      <w:pPr>
        <w:ind w:left="5116" w:hanging="360"/>
      </w:pPr>
    </w:lvl>
    <w:lvl w:ilvl="8" w:tplc="0421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11" w15:restartNumberingAfterBreak="0">
    <w:nsid w:val="18E70905"/>
    <w:multiLevelType w:val="hybridMultilevel"/>
    <w:tmpl w:val="32EE55A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E80516B"/>
    <w:multiLevelType w:val="hybridMultilevel"/>
    <w:tmpl w:val="AD3C6E80"/>
    <w:lvl w:ilvl="0" w:tplc="A232D8DA">
      <w:start w:val="1"/>
      <w:numFmt w:val="upperLetter"/>
      <w:lvlText w:val="%1."/>
      <w:lvlJc w:val="left"/>
      <w:pPr>
        <w:ind w:left="9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20" w:hanging="360"/>
      </w:pPr>
    </w:lvl>
    <w:lvl w:ilvl="2" w:tplc="3809001B" w:tentative="1">
      <w:start w:val="1"/>
      <w:numFmt w:val="lowerRoman"/>
      <w:lvlText w:val="%3."/>
      <w:lvlJc w:val="right"/>
      <w:pPr>
        <w:ind w:left="2340" w:hanging="180"/>
      </w:pPr>
    </w:lvl>
    <w:lvl w:ilvl="3" w:tplc="3809000F" w:tentative="1">
      <w:start w:val="1"/>
      <w:numFmt w:val="decimal"/>
      <w:lvlText w:val="%4."/>
      <w:lvlJc w:val="left"/>
      <w:pPr>
        <w:ind w:left="3060" w:hanging="360"/>
      </w:pPr>
    </w:lvl>
    <w:lvl w:ilvl="4" w:tplc="38090019" w:tentative="1">
      <w:start w:val="1"/>
      <w:numFmt w:val="lowerLetter"/>
      <w:lvlText w:val="%5."/>
      <w:lvlJc w:val="left"/>
      <w:pPr>
        <w:ind w:left="3780" w:hanging="360"/>
      </w:pPr>
    </w:lvl>
    <w:lvl w:ilvl="5" w:tplc="3809001B" w:tentative="1">
      <w:start w:val="1"/>
      <w:numFmt w:val="lowerRoman"/>
      <w:lvlText w:val="%6."/>
      <w:lvlJc w:val="right"/>
      <w:pPr>
        <w:ind w:left="4500" w:hanging="180"/>
      </w:pPr>
    </w:lvl>
    <w:lvl w:ilvl="6" w:tplc="3809000F" w:tentative="1">
      <w:start w:val="1"/>
      <w:numFmt w:val="decimal"/>
      <w:lvlText w:val="%7."/>
      <w:lvlJc w:val="left"/>
      <w:pPr>
        <w:ind w:left="5220" w:hanging="360"/>
      </w:pPr>
    </w:lvl>
    <w:lvl w:ilvl="7" w:tplc="38090019" w:tentative="1">
      <w:start w:val="1"/>
      <w:numFmt w:val="lowerLetter"/>
      <w:lvlText w:val="%8."/>
      <w:lvlJc w:val="left"/>
      <w:pPr>
        <w:ind w:left="5940" w:hanging="360"/>
      </w:pPr>
    </w:lvl>
    <w:lvl w:ilvl="8" w:tplc="38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3" w15:restartNumberingAfterBreak="0">
    <w:nsid w:val="201A48F8"/>
    <w:multiLevelType w:val="hybridMultilevel"/>
    <w:tmpl w:val="510CA19E"/>
    <w:lvl w:ilvl="0" w:tplc="2A6026F2">
      <w:start w:val="1"/>
      <w:numFmt w:val="decimal"/>
      <w:lvlText w:val="%1."/>
      <w:lvlJc w:val="left"/>
      <w:pPr>
        <w:ind w:left="249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2861EAE"/>
    <w:multiLevelType w:val="hybridMultilevel"/>
    <w:tmpl w:val="4BF44CE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50144D4"/>
    <w:multiLevelType w:val="hybridMultilevel"/>
    <w:tmpl w:val="8DCA1B6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4957D0"/>
    <w:multiLevelType w:val="hybridMultilevel"/>
    <w:tmpl w:val="151E81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0AA1E78"/>
    <w:multiLevelType w:val="hybridMultilevel"/>
    <w:tmpl w:val="FE1C08F6"/>
    <w:lvl w:ilvl="0" w:tplc="DCE24A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18F6DB2"/>
    <w:multiLevelType w:val="hybridMultilevel"/>
    <w:tmpl w:val="37D2EA9E"/>
    <w:lvl w:ilvl="0" w:tplc="4754B79C">
      <w:start w:val="1"/>
      <w:numFmt w:val="upperRoman"/>
      <w:lvlText w:val="%1."/>
      <w:lvlJc w:val="left"/>
      <w:pPr>
        <w:ind w:left="1080" w:hanging="72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F82813"/>
    <w:multiLevelType w:val="hybridMultilevel"/>
    <w:tmpl w:val="13F86B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0A1461"/>
    <w:multiLevelType w:val="hybridMultilevel"/>
    <w:tmpl w:val="1E98353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5E05765"/>
    <w:multiLevelType w:val="hybridMultilevel"/>
    <w:tmpl w:val="EDDCA38A"/>
    <w:lvl w:ilvl="0" w:tplc="E116A762">
      <w:start w:val="3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6FB5B09"/>
    <w:multiLevelType w:val="hybridMultilevel"/>
    <w:tmpl w:val="9826560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E0D0A64"/>
    <w:multiLevelType w:val="hybridMultilevel"/>
    <w:tmpl w:val="30CC71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19B7264"/>
    <w:multiLevelType w:val="hybridMultilevel"/>
    <w:tmpl w:val="39C6D5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2C3511"/>
    <w:multiLevelType w:val="hybridMultilevel"/>
    <w:tmpl w:val="67C699F8"/>
    <w:lvl w:ilvl="0" w:tplc="EECC9B5A">
      <w:start w:val="3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22F238A"/>
    <w:multiLevelType w:val="hybridMultilevel"/>
    <w:tmpl w:val="B1849C76"/>
    <w:lvl w:ilvl="0" w:tplc="FF840152">
      <w:start w:val="1"/>
      <w:numFmt w:val="decimal"/>
      <w:lvlText w:val="%1."/>
      <w:lvlJc w:val="left"/>
      <w:pPr>
        <w:ind w:left="90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620" w:hanging="360"/>
      </w:pPr>
    </w:lvl>
    <w:lvl w:ilvl="2" w:tplc="3809001B" w:tentative="1">
      <w:start w:val="1"/>
      <w:numFmt w:val="lowerRoman"/>
      <w:lvlText w:val="%3."/>
      <w:lvlJc w:val="right"/>
      <w:pPr>
        <w:ind w:left="2340" w:hanging="180"/>
      </w:pPr>
    </w:lvl>
    <w:lvl w:ilvl="3" w:tplc="3809000F" w:tentative="1">
      <w:start w:val="1"/>
      <w:numFmt w:val="decimal"/>
      <w:lvlText w:val="%4."/>
      <w:lvlJc w:val="left"/>
      <w:pPr>
        <w:ind w:left="3060" w:hanging="360"/>
      </w:pPr>
    </w:lvl>
    <w:lvl w:ilvl="4" w:tplc="38090019" w:tentative="1">
      <w:start w:val="1"/>
      <w:numFmt w:val="lowerLetter"/>
      <w:lvlText w:val="%5."/>
      <w:lvlJc w:val="left"/>
      <w:pPr>
        <w:ind w:left="3780" w:hanging="360"/>
      </w:pPr>
    </w:lvl>
    <w:lvl w:ilvl="5" w:tplc="3809001B" w:tentative="1">
      <w:start w:val="1"/>
      <w:numFmt w:val="lowerRoman"/>
      <w:lvlText w:val="%6."/>
      <w:lvlJc w:val="right"/>
      <w:pPr>
        <w:ind w:left="4500" w:hanging="180"/>
      </w:pPr>
    </w:lvl>
    <w:lvl w:ilvl="6" w:tplc="3809000F" w:tentative="1">
      <w:start w:val="1"/>
      <w:numFmt w:val="decimal"/>
      <w:lvlText w:val="%7."/>
      <w:lvlJc w:val="left"/>
      <w:pPr>
        <w:ind w:left="5220" w:hanging="360"/>
      </w:pPr>
    </w:lvl>
    <w:lvl w:ilvl="7" w:tplc="38090019" w:tentative="1">
      <w:start w:val="1"/>
      <w:numFmt w:val="lowerLetter"/>
      <w:lvlText w:val="%8."/>
      <w:lvlJc w:val="left"/>
      <w:pPr>
        <w:ind w:left="5940" w:hanging="360"/>
      </w:pPr>
    </w:lvl>
    <w:lvl w:ilvl="8" w:tplc="38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7" w15:restartNumberingAfterBreak="0">
    <w:nsid w:val="55502B95"/>
    <w:multiLevelType w:val="hybridMultilevel"/>
    <w:tmpl w:val="77F464AA"/>
    <w:lvl w:ilvl="0" w:tplc="19E6079E">
      <w:start w:val="1"/>
      <w:numFmt w:val="upperLetter"/>
      <w:lvlText w:val="%1."/>
      <w:lvlJc w:val="left"/>
      <w:pPr>
        <w:ind w:left="12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80" w:hanging="360"/>
      </w:pPr>
    </w:lvl>
    <w:lvl w:ilvl="2" w:tplc="3809001B" w:tentative="1">
      <w:start w:val="1"/>
      <w:numFmt w:val="lowerRoman"/>
      <w:lvlText w:val="%3."/>
      <w:lvlJc w:val="right"/>
      <w:pPr>
        <w:ind w:left="2700" w:hanging="180"/>
      </w:pPr>
    </w:lvl>
    <w:lvl w:ilvl="3" w:tplc="3809000F" w:tentative="1">
      <w:start w:val="1"/>
      <w:numFmt w:val="decimal"/>
      <w:lvlText w:val="%4."/>
      <w:lvlJc w:val="left"/>
      <w:pPr>
        <w:ind w:left="3420" w:hanging="360"/>
      </w:pPr>
    </w:lvl>
    <w:lvl w:ilvl="4" w:tplc="38090019" w:tentative="1">
      <w:start w:val="1"/>
      <w:numFmt w:val="lowerLetter"/>
      <w:lvlText w:val="%5."/>
      <w:lvlJc w:val="left"/>
      <w:pPr>
        <w:ind w:left="4140" w:hanging="360"/>
      </w:pPr>
    </w:lvl>
    <w:lvl w:ilvl="5" w:tplc="3809001B" w:tentative="1">
      <w:start w:val="1"/>
      <w:numFmt w:val="lowerRoman"/>
      <w:lvlText w:val="%6."/>
      <w:lvlJc w:val="right"/>
      <w:pPr>
        <w:ind w:left="4860" w:hanging="180"/>
      </w:pPr>
    </w:lvl>
    <w:lvl w:ilvl="6" w:tplc="3809000F" w:tentative="1">
      <w:start w:val="1"/>
      <w:numFmt w:val="decimal"/>
      <w:lvlText w:val="%7."/>
      <w:lvlJc w:val="left"/>
      <w:pPr>
        <w:ind w:left="5580" w:hanging="360"/>
      </w:pPr>
    </w:lvl>
    <w:lvl w:ilvl="7" w:tplc="38090019" w:tentative="1">
      <w:start w:val="1"/>
      <w:numFmt w:val="lowerLetter"/>
      <w:lvlText w:val="%8."/>
      <w:lvlJc w:val="left"/>
      <w:pPr>
        <w:ind w:left="6300" w:hanging="360"/>
      </w:pPr>
    </w:lvl>
    <w:lvl w:ilvl="8" w:tplc="38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28" w15:restartNumberingAfterBreak="0">
    <w:nsid w:val="5F2E363F"/>
    <w:multiLevelType w:val="hybridMultilevel"/>
    <w:tmpl w:val="4E4A068C"/>
    <w:lvl w:ilvl="0" w:tplc="04FA64C4">
      <w:start w:val="1"/>
      <w:numFmt w:val="upperLetter"/>
      <w:lvlText w:val="%1."/>
      <w:lvlJc w:val="left"/>
      <w:pPr>
        <w:ind w:left="9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20" w:hanging="360"/>
      </w:pPr>
    </w:lvl>
    <w:lvl w:ilvl="2" w:tplc="3809001B" w:tentative="1">
      <w:start w:val="1"/>
      <w:numFmt w:val="lowerRoman"/>
      <w:lvlText w:val="%3."/>
      <w:lvlJc w:val="right"/>
      <w:pPr>
        <w:ind w:left="2340" w:hanging="180"/>
      </w:pPr>
    </w:lvl>
    <w:lvl w:ilvl="3" w:tplc="3809000F" w:tentative="1">
      <w:start w:val="1"/>
      <w:numFmt w:val="decimal"/>
      <w:lvlText w:val="%4."/>
      <w:lvlJc w:val="left"/>
      <w:pPr>
        <w:ind w:left="3060" w:hanging="360"/>
      </w:pPr>
    </w:lvl>
    <w:lvl w:ilvl="4" w:tplc="38090019" w:tentative="1">
      <w:start w:val="1"/>
      <w:numFmt w:val="lowerLetter"/>
      <w:lvlText w:val="%5."/>
      <w:lvlJc w:val="left"/>
      <w:pPr>
        <w:ind w:left="3780" w:hanging="360"/>
      </w:pPr>
    </w:lvl>
    <w:lvl w:ilvl="5" w:tplc="3809001B" w:tentative="1">
      <w:start w:val="1"/>
      <w:numFmt w:val="lowerRoman"/>
      <w:lvlText w:val="%6."/>
      <w:lvlJc w:val="right"/>
      <w:pPr>
        <w:ind w:left="4500" w:hanging="180"/>
      </w:pPr>
    </w:lvl>
    <w:lvl w:ilvl="6" w:tplc="3809000F" w:tentative="1">
      <w:start w:val="1"/>
      <w:numFmt w:val="decimal"/>
      <w:lvlText w:val="%7."/>
      <w:lvlJc w:val="left"/>
      <w:pPr>
        <w:ind w:left="5220" w:hanging="360"/>
      </w:pPr>
    </w:lvl>
    <w:lvl w:ilvl="7" w:tplc="38090019" w:tentative="1">
      <w:start w:val="1"/>
      <w:numFmt w:val="lowerLetter"/>
      <w:lvlText w:val="%8."/>
      <w:lvlJc w:val="left"/>
      <w:pPr>
        <w:ind w:left="5940" w:hanging="360"/>
      </w:pPr>
    </w:lvl>
    <w:lvl w:ilvl="8" w:tplc="38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9" w15:restartNumberingAfterBreak="0">
    <w:nsid w:val="5F7B4880"/>
    <w:multiLevelType w:val="hybridMultilevel"/>
    <w:tmpl w:val="9F006C94"/>
    <w:lvl w:ilvl="0" w:tplc="2B3C09D6">
      <w:start w:val="5"/>
      <w:numFmt w:val="upperRoman"/>
      <w:lvlText w:val="%1."/>
      <w:lvlJc w:val="left"/>
      <w:pPr>
        <w:ind w:left="1800" w:hanging="72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61A77EC0"/>
    <w:multiLevelType w:val="hybridMultilevel"/>
    <w:tmpl w:val="DEC0F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5F7719D"/>
    <w:multiLevelType w:val="hybridMultilevel"/>
    <w:tmpl w:val="A32AFA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C2401D6"/>
    <w:multiLevelType w:val="hybridMultilevel"/>
    <w:tmpl w:val="5D40CBA8"/>
    <w:lvl w:ilvl="0" w:tplc="04210011">
      <w:start w:val="1"/>
      <w:numFmt w:val="decimal"/>
      <w:lvlText w:val="%1)"/>
      <w:lvlJc w:val="left"/>
      <w:pPr>
        <w:ind w:left="3032" w:hanging="360"/>
      </w:pPr>
    </w:lvl>
    <w:lvl w:ilvl="1" w:tplc="04210019">
      <w:start w:val="1"/>
      <w:numFmt w:val="lowerLetter"/>
      <w:lvlText w:val="%2."/>
      <w:lvlJc w:val="left"/>
      <w:pPr>
        <w:ind w:left="3752" w:hanging="360"/>
      </w:pPr>
    </w:lvl>
    <w:lvl w:ilvl="2" w:tplc="0421001B" w:tentative="1">
      <w:start w:val="1"/>
      <w:numFmt w:val="lowerRoman"/>
      <w:lvlText w:val="%3."/>
      <w:lvlJc w:val="right"/>
      <w:pPr>
        <w:ind w:left="4472" w:hanging="180"/>
      </w:pPr>
    </w:lvl>
    <w:lvl w:ilvl="3" w:tplc="0421000F" w:tentative="1">
      <w:start w:val="1"/>
      <w:numFmt w:val="decimal"/>
      <w:lvlText w:val="%4."/>
      <w:lvlJc w:val="left"/>
      <w:pPr>
        <w:ind w:left="5192" w:hanging="360"/>
      </w:pPr>
    </w:lvl>
    <w:lvl w:ilvl="4" w:tplc="04210019" w:tentative="1">
      <w:start w:val="1"/>
      <w:numFmt w:val="lowerLetter"/>
      <w:lvlText w:val="%5."/>
      <w:lvlJc w:val="left"/>
      <w:pPr>
        <w:ind w:left="5912" w:hanging="360"/>
      </w:pPr>
    </w:lvl>
    <w:lvl w:ilvl="5" w:tplc="0421001B" w:tentative="1">
      <w:start w:val="1"/>
      <w:numFmt w:val="lowerRoman"/>
      <w:lvlText w:val="%6."/>
      <w:lvlJc w:val="right"/>
      <w:pPr>
        <w:ind w:left="6632" w:hanging="180"/>
      </w:pPr>
    </w:lvl>
    <w:lvl w:ilvl="6" w:tplc="0421000F" w:tentative="1">
      <w:start w:val="1"/>
      <w:numFmt w:val="decimal"/>
      <w:lvlText w:val="%7."/>
      <w:lvlJc w:val="left"/>
      <w:pPr>
        <w:ind w:left="7352" w:hanging="360"/>
      </w:pPr>
    </w:lvl>
    <w:lvl w:ilvl="7" w:tplc="04210019" w:tentative="1">
      <w:start w:val="1"/>
      <w:numFmt w:val="lowerLetter"/>
      <w:lvlText w:val="%8."/>
      <w:lvlJc w:val="left"/>
      <w:pPr>
        <w:ind w:left="8072" w:hanging="360"/>
      </w:pPr>
    </w:lvl>
    <w:lvl w:ilvl="8" w:tplc="0421001B" w:tentative="1">
      <w:start w:val="1"/>
      <w:numFmt w:val="lowerRoman"/>
      <w:lvlText w:val="%9."/>
      <w:lvlJc w:val="right"/>
      <w:pPr>
        <w:ind w:left="8792" w:hanging="180"/>
      </w:pPr>
    </w:lvl>
  </w:abstractNum>
  <w:abstractNum w:abstractNumId="33" w15:restartNumberingAfterBreak="0">
    <w:nsid w:val="6EC66568"/>
    <w:multiLevelType w:val="hybridMultilevel"/>
    <w:tmpl w:val="32EE55A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F584623"/>
    <w:multiLevelType w:val="hybridMultilevel"/>
    <w:tmpl w:val="4F8411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E475DD"/>
    <w:multiLevelType w:val="hybridMultilevel"/>
    <w:tmpl w:val="E53A99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4702C49"/>
    <w:multiLevelType w:val="hybridMultilevel"/>
    <w:tmpl w:val="73669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F4A02E9"/>
    <w:multiLevelType w:val="hybridMultilevel"/>
    <w:tmpl w:val="B23C515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6"/>
  </w:num>
  <w:num w:numId="2">
    <w:abstractNumId w:val="15"/>
  </w:num>
  <w:num w:numId="3">
    <w:abstractNumId w:val="13"/>
  </w:num>
  <w:num w:numId="4">
    <w:abstractNumId w:val="10"/>
  </w:num>
  <w:num w:numId="5">
    <w:abstractNumId w:val="6"/>
  </w:num>
  <w:num w:numId="6">
    <w:abstractNumId w:val="17"/>
  </w:num>
  <w:num w:numId="7">
    <w:abstractNumId w:val="1"/>
  </w:num>
  <w:num w:numId="8">
    <w:abstractNumId w:val="3"/>
  </w:num>
  <w:num w:numId="9">
    <w:abstractNumId w:val="7"/>
  </w:num>
  <w:num w:numId="10">
    <w:abstractNumId w:val="37"/>
  </w:num>
  <w:num w:numId="11">
    <w:abstractNumId w:val="32"/>
  </w:num>
  <w:num w:numId="12">
    <w:abstractNumId w:val="34"/>
  </w:num>
  <w:num w:numId="13">
    <w:abstractNumId w:val="11"/>
  </w:num>
  <w:num w:numId="14">
    <w:abstractNumId w:val="33"/>
  </w:num>
  <w:num w:numId="15">
    <w:abstractNumId w:val="25"/>
  </w:num>
  <w:num w:numId="16">
    <w:abstractNumId w:val="21"/>
  </w:num>
  <w:num w:numId="17">
    <w:abstractNumId w:val="2"/>
  </w:num>
  <w:num w:numId="18">
    <w:abstractNumId w:val="29"/>
  </w:num>
  <w:num w:numId="19">
    <w:abstractNumId w:val="27"/>
  </w:num>
  <w:num w:numId="20">
    <w:abstractNumId w:val="5"/>
  </w:num>
  <w:num w:numId="21">
    <w:abstractNumId w:val="4"/>
  </w:num>
  <w:num w:numId="22">
    <w:abstractNumId w:val="30"/>
  </w:num>
  <w:num w:numId="23">
    <w:abstractNumId w:val="20"/>
  </w:num>
  <w:num w:numId="24">
    <w:abstractNumId w:val="24"/>
  </w:num>
  <w:num w:numId="25">
    <w:abstractNumId w:val="22"/>
  </w:num>
  <w:num w:numId="26">
    <w:abstractNumId w:val="9"/>
  </w:num>
  <w:num w:numId="27">
    <w:abstractNumId w:val="8"/>
  </w:num>
  <w:num w:numId="28">
    <w:abstractNumId w:val="18"/>
  </w:num>
  <w:num w:numId="29">
    <w:abstractNumId w:val="23"/>
  </w:num>
  <w:num w:numId="30">
    <w:abstractNumId w:val="12"/>
  </w:num>
  <w:num w:numId="31">
    <w:abstractNumId w:val="26"/>
  </w:num>
  <w:num w:numId="32">
    <w:abstractNumId w:val="0"/>
  </w:num>
  <w:num w:numId="33">
    <w:abstractNumId w:val="35"/>
  </w:num>
  <w:num w:numId="34">
    <w:abstractNumId w:val="28"/>
  </w:num>
  <w:num w:numId="35">
    <w:abstractNumId w:val="31"/>
  </w:num>
  <w:num w:numId="36">
    <w:abstractNumId w:val="16"/>
  </w:num>
  <w:num w:numId="37">
    <w:abstractNumId w:val="19"/>
  </w:num>
  <w:num w:numId="38">
    <w:abstractNumId w:val="1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62584"/>
    <w:rsid w:val="00006740"/>
    <w:rsid w:val="00082552"/>
    <w:rsid w:val="00085BEA"/>
    <w:rsid w:val="00092F1A"/>
    <w:rsid w:val="00097E05"/>
    <w:rsid w:val="000A0C4A"/>
    <w:rsid w:val="000E290B"/>
    <w:rsid w:val="000E3DFA"/>
    <w:rsid w:val="000F0FBC"/>
    <w:rsid w:val="000F3F14"/>
    <w:rsid w:val="00155E0A"/>
    <w:rsid w:val="00182918"/>
    <w:rsid w:val="00190C79"/>
    <w:rsid w:val="00194D38"/>
    <w:rsid w:val="001A4D03"/>
    <w:rsid w:val="001B0E36"/>
    <w:rsid w:val="001C7D20"/>
    <w:rsid w:val="001D0208"/>
    <w:rsid w:val="00210CFE"/>
    <w:rsid w:val="00215088"/>
    <w:rsid w:val="00272A38"/>
    <w:rsid w:val="00276C22"/>
    <w:rsid w:val="002817B5"/>
    <w:rsid w:val="00286D2C"/>
    <w:rsid w:val="002B66EC"/>
    <w:rsid w:val="002C5D31"/>
    <w:rsid w:val="00375B8F"/>
    <w:rsid w:val="00391FA1"/>
    <w:rsid w:val="00395B30"/>
    <w:rsid w:val="003B5E5E"/>
    <w:rsid w:val="003C41D2"/>
    <w:rsid w:val="003E724E"/>
    <w:rsid w:val="003E7ED4"/>
    <w:rsid w:val="0041230C"/>
    <w:rsid w:val="00443580"/>
    <w:rsid w:val="0046508E"/>
    <w:rsid w:val="004B4724"/>
    <w:rsid w:val="004E1F56"/>
    <w:rsid w:val="004E4A4E"/>
    <w:rsid w:val="004E4B08"/>
    <w:rsid w:val="0054349F"/>
    <w:rsid w:val="0054604C"/>
    <w:rsid w:val="00575FDF"/>
    <w:rsid w:val="005D2BEC"/>
    <w:rsid w:val="00600F26"/>
    <w:rsid w:val="0064083E"/>
    <w:rsid w:val="00654145"/>
    <w:rsid w:val="00662584"/>
    <w:rsid w:val="00664318"/>
    <w:rsid w:val="00685428"/>
    <w:rsid w:val="006B3BFE"/>
    <w:rsid w:val="007073F5"/>
    <w:rsid w:val="007301A2"/>
    <w:rsid w:val="007533DE"/>
    <w:rsid w:val="00762DE4"/>
    <w:rsid w:val="007E0D35"/>
    <w:rsid w:val="007E27AE"/>
    <w:rsid w:val="007F570A"/>
    <w:rsid w:val="0080158B"/>
    <w:rsid w:val="00837F2F"/>
    <w:rsid w:val="0086062F"/>
    <w:rsid w:val="00866E4D"/>
    <w:rsid w:val="00872CD0"/>
    <w:rsid w:val="0094426E"/>
    <w:rsid w:val="00945E2E"/>
    <w:rsid w:val="00965891"/>
    <w:rsid w:val="009B7985"/>
    <w:rsid w:val="009D5A46"/>
    <w:rsid w:val="009E0EB7"/>
    <w:rsid w:val="009E100D"/>
    <w:rsid w:val="00A82C4C"/>
    <w:rsid w:val="00A86584"/>
    <w:rsid w:val="00AA40F7"/>
    <w:rsid w:val="00AD423B"/>
    <w:rsid w:val="00AD44F2"/>
    <w:rsid w:val="00AF5918"/>
    <w:rsid w:val="00B42454"/>
    <w:rsid w:val="00B7606C"/>
    <w:rsid w:val="00B80016"/>
    <w:rsid w:val="00B8534C"/>
    <w:rsid w:val="00B9538B"/>
    <w:rsid w:val="00BC0257"/>
    <w:rsid w:val="00BD51E5"/>
    <w:rsid w:val="00C25DF0"/>
    <w:rsid w:val="00C36D6E"/>
    <w:rsid w:val="00C515B1"/>
    <w:rsid w:val="00C747C7"/>
    <w:rsid w:val="00C816D9"/>
    <w:rsid w:val="00CA178A"/>
    <w:rsid w:val="00CA495F"/>
    <w:rsid w:val="00CA6237"/>
    <w:rsid w:val="00CB3E5C"/>
    <w:rsid w:val="00CC3AD8"/>
    <w:rsid w:val="00D041B8"/>
    <w:rsid w:val="00D71898"/>
    <w:rsid w:val="00D873D8"/>
    <w:rsid w:val="00D9093E"/>
    <w:rsid w:val="00DD0E9F"/>
    <w:rsid w:val="00DD6BE5"/>
    <w:rsid w:val="00DE2C51"/>
    <w:rsid w:val="00DE7762"/>
    <w:rsid w:val="00E33E12"/>
    <w:rsid w:val="00E40F90"/>
    <w:rsid w:val="00E56AF4"/>
    <w:rsid w:val="00E60485"/>
    <w:rsid w:val="00E77E10"/>
    <w:rsid w:val="00E86E49"/>
    <w:rsid w:val="00EB0F77"/>
    <w:rsid w:val="00ED0F5E"/>
    <w:rsid w:val="00EE1A94"/>
    <w:rsid w:val="00EE68AC"/>
    <w:rsid w:val="00EF257A"/>
    <w:rsid w:val="00F47EE3"/>
    <w:rsid w:val="00F96954"/>
    <w:rsid w:val="00FB045F"/>
    <w:rsid w:val="00FB4C86"/>
    <w:rsid w:val="00FE15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7E7ACDF"/>
  <w15:chartTrackingRefBased/>
  <w15:docId w15:val="{63E78048-430E-42C7-912E-0CDC71D90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2584"/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4D03"/>
    <w:pPr>
      <w:autoSpaceDE w:val="0"/>
      <w:autoSpaceDN w:val="0"/>
      <w:adjustRightInd w:val="0"/>
      <w:spacing w:after="0" w:line="360" w:lineRule="auto"/>
      <w:ind w:left="709" w:hanging="709"/>
      <w:jc w:val="both"/>
      <w:outlineLvl w:val="1"/>
    </w:pPr>
    <w:rPr>
      <w:rFonts w:ascii="Times New Roman" w:eastAsia="Calibri" w:hAnsi="Times New Roman" w:cs="Times New Roman"/>
      <w:noProof/>
      <w:sz w:val="24"/>
      <w:lang w:val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816D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625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2584"/>
    <w:rPr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662584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662584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table" w:styleId="TableGrid">
    <w:name w:val="Table Grid"/>
    <w:basedOn w:val="TableNormal"/>
    <w:uiPriority w:val="39"/>
    <w:rsid w:val="002B66EC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D6BE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D6BE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B0E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0E36"/>
    <w:rPr>
      <w:lang w:val="en-GB"/>
    </w:rPr>
  </w:style>
  <w:style w:type="table" w:customStyle="1" w:styleId="TableGrid3">
    <w:name w:val="Table Grid3"/>
    <w:basedOn w:val="TableNormal"/>
    <w:next w:val="TableGrid"/>
    <w:uiPriority w:val="59"/>
    <w:rsid w:val="00BC0257"/>
    <w:pPr>
      <w:spacing w:after="0" w:line="240" w:lineRule="auto"/>
      <w:jc w:val="both"/>
    </w:pPr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1A4D03"/>
    <w:rPr>
      <w:rFonts w:ascii="Times New Roman" w:eastAsia="Calibri" w:hAnsi="Times New Roman" w:cs="Times New Roman"/>
      <w:noProof/>
      <w:sz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816D9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customStyle="1" w:styleId="Body">
    <w:name w:val="Body"/>
    <w:rsid w:val="00C816D9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val="en-US"/>
    </w:rPr>
  </w:style>
  <w:style w:type="character" w:customStyle="1" w:styleId="ListParagraphChar">
    <w:name w:val="List Paragraph Char"/>
    <w:link w:val="ListParagraph"/>
    <w:uiPriority w:val="34"/>
    <w:rsid w:val="00C816D9"/>
    <w:rPr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5D2BE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0743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friskiani87@gmail" TargetMode="External"/><Relationship Id="rId12" Type="http://schemas.openxmlformats.org/officeDocument/2006/relationships/hyperlink" Target="http://www.beckmanoralmotor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wmf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8</Pages>
  <Words>5215</Words>
  <Characters>29728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isasymons@outlook.com</dc:creator>
  <cp:keywords/>
  <dc:description/>
  <cp:lastModifiedBy>GerySoemara</cp:lastModifiedBy>
  <cp:revision>17</cp:revision>
  <dcterms:created xsi:type="dcterms:W3CDTF">2021-09-18T17:12:00Z</dcterms:created>
  <dcterms:modified xsi:type="dcterms:W3CDTF">2022-03-10T05:31:00Z</dcterms:modified>
</cp:coreProperties>
</file>